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34C766" w14:textId="77777777" w:rsidR="001B21E5" w:rsidRPr="0042377E" w:rsidRDefault="001B21E5" w:rsidP="0042377E">
      <w:pPr>
        <w:pStyle w:val="Title"/>
      </w:pPr>
      <w:r w:rsidRPr="0042377E">
        <w:t>Techno-Economic Analysis of Simultaneous Anaerobic Methane and Ammonium Removal in Wastewater Treatment</w:t>
      </w:r>
    </w:p>
    <w:p w14:paraId="79D27B74" w14:textId="77777777" w:rsidR="001B21E5" w:rsidRPr="001B21E5" w:rsidRDefault="001B21E5" w:rsidP="0042377E">
      <w:pPr>
        <w:pStyle w:val="Heading1"/>
      </w:pPr>
      <w:r w:rsidRPr="001B21E5">
        <w:t>Authors</w:t>
      </w:r>
    </w:p>
    <w:p w14:paraId="41DADDA5" w14:textId="29607B0F" w:rsidR="001B21E5" w:rsidRDefault="001B21E5">
      <w:commentRangeStart w:id="0"/>
      <w:r>
        <w:t>Kathryn I. Cogert</w:t>
      </w:r>
      <w:r w:rsidR="00731350" w:rsidRPr="00731350">
        <w:rPr>
          <w:vertAlign w:val="superscript"/>
        </w:rPr>
        <w:t>1</w:t>
      </w:r>
      <w:r w:rsidR="0042377E">
        <w:t xml:space="preserve">, </w:t>
      </w:r>
      <w:r>
        <w:t>Ryan M. Ziels</w:t>
      </w:r>
      <w:r w:rsidR="00731350" w:rsidRPr="00731350">
        <w:rPr>
          <w:vertAlign w:val="superscript"/>
        </w:rPr>
        <w:t>1</w:t>
      </w:r>
      <w:r w:rsidR="0042377E">
        <w:t>,</w:t>
      </w:r>
      <w:r w:rsidR="0042377E" w:rsidRPr="00731350">
        <w:t xml:space="preserve"> Lauren</w:t>
      </w:r>
      <w:r w:rsidR="007131DB" w:rsidRPr="00731350">
        <w:t xml:space="preserve"> B. Stadler</w:t>
      </w:r>
      <w:r w:rsidR="00731350">
        <w:rPr>
          <w:vertAlign w:val="superscript"/>
        </w:rPr>
        <w:t>2</w:t>
      </w:r>
      <w:r w:rsidR="0042377E" w:rsidRPr="00731350">
        <w:t xml:space="preserve">, </w:t>
      </w:r>
      <w:r w:rsidR="007131DB" w:rsidRPr="00731350">
        <w:t>A</w:t>
      </w:r>
      <w:r w:rsidR="0042377E" w:rsidRPr="00731350">
        <w:t>dam</w:t>
      </w:r>
      <w:r w:rsidR="007131DB" w:rsidRPr="00731350">
        <w:t xml:space="preserve"> L. Smith</w:t>
      </w:r>
      <w:r w:rsidR="00731350">
        <w:rPr>
          <w:vertAlign w:val="superscript"/>
        </w:rPr>
        <w:t>3</w:t>
      </w:r>
      <w:r w:rsidR="007131DB" w:rsidRPr="00731350">
        <w:t>,</w:t>
      </w:r>
      <w:r w:rsidR="0042377E" w:rsidRPr="00731350">
        <w:t xml:space="preserve"> </w:t>
      </w:r>
      <w:proofErr w:type="spellStart"/>
      <w:r w:rsidR="00731350" w:rsidRPr="00731350">
        <w:t>Yamrot</w:t>
      </w:r>
      <w:proofErr w:type="spellEnd"/>
      <w:r w:rsidR="00731350" w:rsidRPr="00731350">
        <w:t xml:space="preserve"> Amha</w:t>
      </w:r>
      <w:r w:rsidR="00731350">
        <w:rPr>
          <w:vertAlign w:val="superscript"/>
        </w:rPr>
        <w:t>3</w:t>
      </w:r>
      <w:r w:rsidR="0042377E">
        <w:t xml:space="preserve">, </w:t>
      </w:r>
      <w:r>
        <w:t>Mari K. Winkler</w:t>
      </w:r>
      <w:r w:rsidR="00731350" w:rsidRPr="00731350">
        <w:rPr>
          <w:vertAlign w:val="superscript"/>
        </w:rPr>
        <w:t>1</w:t>
      </w:r>
    </w:p>
    <w:p w14:paraId="744E3C5A" w14:textId="4E1228BE" w:rsidR="00731350" w:rsidRPr="00731350" w:rsidRDefault="00731350" w:rsidP="00731350">
      <w:pPr>
        <w:pStyle w:val="NoSpacing"/>
        <w:jc w:val="both"/>
        <w:rPr>
          <w:rFonts w:ascii="Times New Roman" w:hAnsi="Times New Roman" w:cs="Times New Roman"/>
        </w:rPr>
      </w:pPr>
      <w:r w:rsidRPr="00F208F3">
        <w:rPr>
          <w:rFonts w:ascii="Times New Roman" w:hAnsi="Times New Roman" w:cs="Times New Roman"/>
          <w:vertAlign w:val="superscript"/>
        </w:rPr>
        <w:t xml:space="preserve">1 </w:t>
      </w:r>
      <w:proofErr w:type="spellStart"/>
      <w:r>
        <w:rPr>
          <w:rFonts w:ascii="Times New Roman" w:hAnsi="Times New Roman" w:cs="Times New Roman"/>
        </w:rPr>
        <w:t>Department</w:t>
      </w:r>
      <w:proofErr w:type="spellEnd"/>
      <w:r>
        <w:rPr>
          <w:rFonts w:ascii="Times New Roman" w:hAnsi="Times New Roman" w:cs="Times New Roman"/>
        </w:rPr>
        <w:t xml:space="preserve"> of </w:t>
      </w:r>
      <w:proofErr w:type="spellStart"/>
      <w:r>
        <w:rPr>
          <w:rFonts w:ascii="Times New Roman" w:hAnsi="Times New Roman" w:cs="Times New Roman"/>
        </w:rPr>
        <w:t>Civil</w:t>
      </w:r>
      <w:proofErr w:type="spellEnd"/>
      <w:r>
        <w:rPr>
          <w:rFonts w:ascii="Times New Roman" w:hAnsi="Times New Roman" w:cs="Times New Roman"/>
        </w:rPr>
        <w:t xml:space="preserve"> </w:t>
      </w:r>
      <w:proofErr w:type="spellStart"/>
      <w:r>
        <w:rPr>
          <w:rFonts w:ascii="Times New Roman" w:hAnsi="Times New Roman" w:cs="Times New Roman"/>
        </w:rPr>
        <w:t>and</w:t>
      </w:r>
      <w:proofErr w:type="spellEnd"/>
      <w:r>
        <w:rPr>
          <w:rFonts w:ascii="Times New Roman" w:hAnsi="Times New Roman" w:cs="Times New Roman"/>
        </w:rPr>
        <w:t xml:space="preserve"> </w:t>
      </w:r>
      <w:proofErr w:type="spellStart"/>
      <w:r>
        <w:rPr>
          <w:rFonts w:ascii="Times New Roman" w:hAnsi="Times New Roman" w:cs="Times New Roman"/>
        </w:rPr>
        <w:t>Environmental</w:t>
      </w:r>
      <w:proofErr w:type="spellEnd"/>
      <w:r>
        <w:rPr>
          <w:rFonts w:ascii="Times New Roman" w:hAnsi="Times New Roman" w:cs="Times New Roman"/>
        </w:rPr>
        <w:t xml:space="preserve"> Engineering, University of Washington, 616 </w:t>
      </w:r>
      <w:proofErr w:type="spellStart"/>
      <w:r>
        <w:rPr>
          <w:rFonts w:ascii="Times New Roman" w:hAnsi="Times New Roman" w:cs="Times New Roman"/>
        </w:rPr>
        <w:t>Northeast</w:t>
      </w:r>
      <w:proofErr w:type="spellEnd"/>
      <w:r>
        <w:rPr>
          <w:rFonts w:ascii="Times New Roman" w:hAnsi="Times New Roman" w:cs="Times New Roman"/>
        </w:rPr>
        <w:t xml:space="preserve"> </w:t>
      </w:r>
      <w:proofErr w:type="spellStart"/>
      <w:r>
        <w:rPr>
          <w:rFonts w:ascii="Times New Roman" w:hAnsi="Times New Roman" w:cs="Times New Roman"/>
        </w:rPr>
        <w:t>Northlake</w:t>
      </w:r>
      <w:proofErr w:type="spellEnd"/>
      <w:r>
        <w:rPr>
          <w:rFonts w:ascii="Times New Roman" w:hAnsi="Times New Roman" w:cs="Times New Roman"/>
        </w:rPr>
        <w:t xml:space="preserve"> </w:t>
      </w:r>
      <w:proofErr w:type="spellStart"/>
      <w:r>
        <w:rPr>
          <w:rFonts w:ascii="Times New Roman" w:hAnsi="Times New Roman" w:cs="Times New Roman"/>
        </w:rPr>
        <w:t>Place</w:t>
      </w:r>
      <w:proofErr w:type="spellEnd"/>
      <w:r>
        <w:rPr>
          <w:rFonts w:ascii="Times New Roman" w:hAnsi="Times New Roman" w:cs="Times New Roman"/>
        </w:rPr>
        <w:t>, Seattle, Washington, 98105</w:t>
      </w:r>
    </w:p>
    <w:p w14:paraId="3D11C820" w14:textId="42119024" w:rsidR="00731350" w:rsidRDefault="00731350" w:rsidP="00731350">
      <w:pPr>
        <w:pStyle w:val="NoSpacing"/>
        <w:jc w:val="both"/>
        <w:rPr>
          <w:rFonts w:ascii="Times New Roman" w:hAnsi="Times New Roman" w:cs="Times New Roman"/>
          <w:vertAlign w:val="superscript"/>
        </w:rPr>
      </w:pPr>
      <w:r w:rsidRPr="00F208F3">
        <w:rPr>
          <w:rFonts w:ascii="Times New Roman" w:hAnsi="Times New Roman" w:cs="Times New Roman"/>
          <w:vertAlign w:val="superscript"/>
        </w:rPr>
        <w:t>2</w:t>
      </w:r>
      <w:r w:rsidRPr="00731350">
        <w:rPr>
          <w:rFonts w:ascii="Times New Roman" w:hAnsi="Times New Roman" w:cs="Times New Roman"/>
        </w:rPr>
        <w:t xml:space="preserve"> </w:t>
      </w:r>
      <w:proofErr w:type="spellStart"/>
      <w:r>
        <w:rPr>
          <w:rFonts w:ascii="Times New Roman" w:hAnsi="Times New Roman" w:cs="Times New Roman"/>
        </w:rPr>
        <w:t>Department</w:t>
      </w:r>
      <w:proofErr w:type="spellEnd"/>
      <w:r>
        <w:rPr>
          <w:rFonts w:ascii="Times New Roman" w:hAnsi="Times New Roman" w:cs="Times New Roman"/>
        </w:rPr>
        <w:t xml:space="preserve"> of </w:t>
      </w:r>
      <w:proofErr w:type="spellStart"/>
      <w:r>
        <w:rPr>
          <w:rFonts w:ascii="Times New Roman" w:hAnsi="Times New Roman" w:cs="Times New Roman"/>
        </w:rPr>
        <w:t>Civil</w:t>
      </w:r>
      <w:proofErr w:type="spellEnd"/>
      <w:r>
        <w:rPr>
          <w:rFonts w:ascii="Times New Roman" w:hAnsi="Times New Roman" w:cs="Times New Roman"/>
        </w:rPr>
        <w:t xml:space="preserve"> </w:t>
      </w:r>
      <w:proofErr w:type="spellStart"/>
      <w:r>
        <w:rPr>
          <w:rFonts w:ascii="Times New Roman" w:hAnsi="Times New Roman" w:cs="Times New Roman"/>
        </w:rPr>
        <w:t>and</w:t>
      </w:r>
      <w:proofErr w:type="spellEnd"/>
      <w:r>
        <w:rPr>
          <w:rFonts w:ascii="Times New Roman" w:hAnsi="Times New Roman" w:cs="Times New Roman"/>
        </w:rPr>
        <w:t xml:space="preserve"> </w:t>
      </w:r>
      <w:proofErr w:type="spellStart"/>
      <w:r>
        <w:rPr>
          <w:rFonts w:ascii="Times New Roman" w:hAnsi="Times New Roman" w:cs="Times New Roman"/>
        </w:rPr>
        <w:t>Environmental</w:t>
      </w:r>
      <w:proofErr w:type="spellEnd"/>
      <w:r>
        <w:rPr>
          <w:rFonts w:ascii="Times New Roman" w:hAnsi="Times New Roman" w:cs="Times New Roman"/>
        </w:rPr>
        <w:t xml:space="preserve"> Engineering,</w:t>
      </w:r>
      <w:r>
        <w:rPr>
          <w:rFonts w:ascii="Times New Roman" w:hAnsi="Times New Roman" w:cs="Times New Roman"/>
        </w:rPr>
        <w:t xml:space="preserve"> Rice University</w:t>
      </w:r>
    </w:p>
    <w:p w14:paraId="71622EEC" w14:textId="125D6111" w:rsidR="00731350" w:rsidRDefault="00731350" w:rsidP="00731350">
      <w:pPr>
        <w:pStyle w:val="NoSpacing"/>
        <w:jc w:val="both"/>
        <w:rPr>
          <w:rFonts w:ascii="Times New Roman" w:hAnsi="Times New Roman" w:cs="Times New Roman"/>
        </w:rPr>
      </w:pPr>
      <w:r>
        <w:rPr>
          <w:rFonts w:ascii="Times New Roman" w:hAnsi="Times New Roman" w:cs="Times New Roman"/>
          <w:vertAlign w:val="superscript"/>
        </w:rPr>
        <w:t>3</w:t>
      </w:r>
      <w:r w:rsidRPr="00F208F3">
        <w:rPr>
          <w:rFonts w:ascii="Times New Roman" w:hAnsi="Times New Roman" w:cs="Times New Roman"/>
          <w:vertAlign w:val="superscript"/>
        </w:rPr>
        <w:t xml:space="preserve"> </w:t>
      </w:r>
      <w:proofErr w:type="spellStart"/>
      <w:r>
        <w:rPr>
          <w:rFonts w:ascii="Times New Roman" w:hAnsi="Times New Roman" w:cs="Times New Roman"/>
        </w:rPr>
        <w:t>Department</w:t>
      </w:r>
      <w:proofErr w:type="spellEnd"/>
      <w:r>
        <w:rPr>
          <w:rFonts w:ascii="Times New Roman" w:hAnsi="Times New Roman" w:cs="Times New Roman"/>
        </w:rPr>
        <w:t xml:space="preserve"> of </w:t>
      </w:r>
      <w:proofErr w:type="spellStart"/>
      <w:r>
        <w:rPr>
          <w:rFonts w:ascii="Times New Roman" w:hAnsi="Times New Roman" w:cs="Times New Roman"/>
        </w:rPr>
        <w:t>Civil</w:t>
      </w:r>
      <w:proofErr w:type="spellEnd"/>
      <w:r>
        <w:rPr>
          <w:rFonts w:ascii="Times New Roman" w:hAnsi="Times New Roman" w:cs="Times New Roman"/>
        </w:rPr>
        <w:t xml:space="preserve"> </w:t>
      </w:r>
      <w:proofErr w:type="spellStart"/>
      <w:r>
        <w:rPr>
          <w:rFonts w:ascii="Times New Roman" w:hAnsi="Times New Roman" w:cs="Times New Roman"/>
        </w:rPr>
        <w:t>and</w:t>
      </w:r>
      <w:proofErr w:type="spellEnd"/>
      <w:r>
        <w:rPr>
          <w:rFonts w:ascii="Times New Roman" w:hAnsi="Times New Roman" w:cs="Times New Roman"/>
        </w:rPr>
        <w:t xml:space="preserve"> </w:t>
      </w:r>
      <w:proofErr w:type="spellStart"/>
      <w:r>
        <w:rPr>
          <w:rFonts w:ascii="Times New Roman" w:hAnsi="Times New Roman" w:cs="Times New Roman"/>
        </w:rPr>
        <w:t>Environmental</w:t>
      </w:r>
      <w:proofErr w:type="spellEnd"/>
      <w:r>
        <w:rPr>
          <w:rFonts w:ascii="Times New Roman" w:hAnsi="Times New Roman" w:cs="Times New Roman"/>
        </w:rPr>
        <w:t xml:space="preserve"> Engineering, University of Southern California</w:t>
      </w:r>
    </w:p>
    <w:p w14:paraId="613ABAA5" w14:textId="77777777" w:rsidR="00731350" w:rsidRPr="00F208F3" w:rsidRDefault="00731350" w:rsidP="00731350">
      <w:pPr>
        <w:pStyle w:val="NoSpacing"/>
        <w:jc w:val="both"/>
        <w:rPr>
          <w:rFonts w:ascii="Times New Roman" w:hAnsi="Times New Roman" w:cs="Times New Roman"/>
        </w:rPr>
      </w:pPr>
    </w:p>
    <w:p w14:paraId="784E5816" w14:textId="77777777" w:rsidR="00731350" w:rsidRDefault="00731350"/>
    <w:commentRangeEnd w:id="0"/>
    <w:p w14:paraId="0475D956" w14:textId="77777777" w:rsidR="00EA5F72" w:rsidRPr="001B21E5" w:rsidRDefault="001B21E5" w:rsidP="0042377E">
      <w:pPr>
        <w:pStyle w:val="Heading1"/>
      </w:pPr>
      <w:r>
        <w:rPr>
          <w:rStyle w:val="CommentReference"/>
        </w:rPr>
        <w:commentReference w:id="0"/>
      </w:r>
      <w:r w:rsidR="006C6F1C" w:rsidRPr="001B21E5">
        <w:t>Abstract</w:t>
      </w:r>
    </w:p>
    <w:p w14:paraId="381F7C47" w14:textId="0D10952C" w:rsidR="006C6F1C" w:rsidRDefault="003302AB" w:rsidP="0042377E">
      <w:r>
        <w:t>In wastewater treatment plants (WWTPs), s</w:t>
      </w:r>
      <w:r w:rsidR="000211AF">
        <w:t>ide stream b</w:t>
      </w:r>
      <w:r w:rsidR="001F0AEF">
        <w:t>iological nitrogen removal</w:t>
      </w:r>
      <w:r>
        <w:t xml:space="preserve"> (BNR)</w:t>
      </w:r>
      <w:r w:rsidR="001F0AEF">
        <w:t xml:space="preserve"> via ana</w:t>
      </w:r>
      <w:r w:rsidR="000211AF">
        <w:t>erobic ammonium oxidizing bacteria (</w:t>
      </w:r>
      <w:proofErr w:type="spellStart"/>
      <w:r w:rsidR="000211AF">
        <w:t>ana</w:t>
      </w:r>
      <w:r w:rsidR="001F0AEF">
        <w:t>mmox</w:t>
      </w:r>
      <w:proofErr w:type="spellEnd"/>
      <w:r w:rsidR="000211AF">
        <w:t>)</w:t>
      </w:r>
      <w:r w:rsidR="001F0AEF">
        <w:t xml:space="preserve"> has been shown to be more energy efficient and</w:t>
      </w:r>
      <w:r w:rsidR="000211AF">
        <w:t xml:space="preserve"> cost effective than conventional</w:t>
      </w:r>
      <w:r w:rsidR="001F0AEF">
        <w:t xml:space="preserve"> nitrification-</w:t>
      </w:r>
      <w:proofErr w:type="spellStart"/>
      <w:r w:rsidR="001F0AEF">
        <w:t>denitrification</w:t>
      </w:r>
      <w:proofErr w:type="spellEnd"/>
      <w:r w:rsidR="001F0AEF">
        <w:t xml:space="preserve"> systems, but mainstream implementation of </w:t>
      </w:r>
      <w:proofErr w:type="spellStart"/>
      <w:r w:rsidR="000211AF">
        <w:t>anammox</w:t>
      </w:r>
      <w:proofErr w:type="spellEnd"/>
      <w:r w:rsidR="00D8650E">
        <w:t xml:space="preserve"> remains limited</w:t>
      </w:r>
      <w:r w:rsidR="000211AF">
        <w:t xml:space="preserve">.  Under </w:t>
      </w:r>
      <w:proofErr w:type="spellStart"/>
      <w:r w:rsidR="000211AF">
        <w:t>sidestream</w:t>
      </w:r>
      <w:proofErr w:type="spellEnd"/>
      <w:r w:rsidR="000211AF">
        <w:t xml:space="preserve"> conditions, a robust ammonium and nitrite supply enable </w:t>
      </w:r>
      <w:proofErr w:type="spellStart"/>
      <w:r w:rsidR="000211AF">
        <w:t>anammox</w:t>
      </w:r>
      <w:proofErr w:type="spellEnd"/>
      <w:r w:rsidR="000211AF">
        <w:t xml:space="preserve"> bacteria to produce di-nitrogen gas.  However, in the mainstream, </w:t>
      </w:r>
      <w:proofErr w:type="gramStart"/>
      <w:r w:rsidR="000211AF">
        <w:t>nitrate oxidizing</w:t>
      </w:r>
      <w:proofErr w:type="gramEnd"/>
      <w:r w:rsidR="000211AF">
        <w:t xml:space="preserve"> bacteria (NOB) are better competitors than </w:t>
      </w:r>
      <w:proofErr w:type="spellStart"/>
      <w:r w:rsidR="000211AF">
        <w:t>anammox</w:t>
      </w:r>
      <w:proofErr w:type="spellEnd"/>
      <w:r w:rsidR="000211AF">
        <w:t xml:space="preserve"> for the nitrite produced by ammonium oxidizing bacteria (AOB).</w:t>
      </w:r>
      <w:r w:rsidR="00D8650E">
        <w:t xml:space="preserve"> </w:t>
      </w:r>
      <w:r w:rsidR="000211AF">
        <w:t>These</w:t>
      </w:r>
      <w:r w:rsidR="00D8650E">
        <w:t xml:space="preserve"> technical limitations</w:t>
      </w:r>
      <w:r w:rsidR="000211AF">
        <w:t xml:space="preserve"> have </w:t>
      </w:r>
      <w:proofErr w:type="gramStart"/>
      <w:r w:rsidR="000211AF">
        <w:t>cause</w:t>
      </w:r>
      <w:proofErr w:type="gramEnd"/>
      <w:r w:rsidR="000211AF">
        <w:t xml:space="preserve"> all lab and pilot scale </w:t>
      </w:r>
      <w:proofErr w:type="spellStart"/>
      <w:r w:rsidR="000211AF">
        <w:t>anammox</w:t>
      </w:r>
      <w:proofErr w:type="spellEnd"/>
      <w:r w:rsidR="000211AF">
        <w:t xml:space="preserve"> systems to fail</w:t>
      </w:r>
      <w:r w:rsidR="00D8650E">
        <w:t>.</w:t>
      </w:r>
      <w:r w:rsidR="00D043D3">
        <w:t xml:space="preserve"> </w:t>
      </w:r>
      <w:r w:rsidR="000211AF">
        <w:t>Nitra</w:t>
      </w:r>
      <w:r w:rsidR="00D8650E">
        <w:t xml:space="preserve">te Dependent Anaerobic Methane Oxidizing </w:t>
      </w:r>
      <w:proofErr w:type="spellStart"/>
      <w:proofErr w:type="gramStart"/>
      <w:r w:rsidR="00D8650E">
        <w:t>archaea</w:t>
      </w:r>
      <w:proofErr w:type="spellEnd"/>
      <w:r w:rsidR="00D8650E">
        <w:t>(</w:t>
      </w:r>
      <w:proofErr w:type="gramEnd"/>
      <w:r w:rsidR="00D8650E">
        <w:t>n-</w:t>
      </w:r>
      <w:proofErr w:type="spellStart"/>
      <w:r w:rsidR="00D8650E">
        <w:t>damo</w:t>
      </w:r>
      <w:proofErr w:type="spellEnd"/>
      <w:r w:rsidR="00D8650E">
        <w:t xml:space="preserve">) </w:t>
      </w:r>
      <w:r w:rsidR="000211AF">
        <w:t>use nitrate and methane producin</w:t>
      </w:r>
      <w:r w:rsidR="0042377E">
        <w:t>g nitrite and carbon dioxide. It has been previously proposed that t</w:t>
      </w:r>
      <w:r w:rsidR="00D8650E">
        <w:t xml:space="preserve">he </w:t>
      </w:r>
      <w:r w:rsidR="000211AF">
        <w:t>nitrite supply challenge</w:t>
      </w:r>
      <w:r w:rsidR="00D8650E">
        <w:t xml:space="preserve"> posed by mainstream </w:t>
      </w:r>
      <w:proofErr w:type="spellStart"/>
      <w:r w:rsidR="00D8650E">
        <w:t>anammox</w:t>
      </w:r>
      <w:proofErr w:type="spellEnd"/>
      <w:r w:rsidR="00D8650E">
        <w:t xml:space="preserve"> implementation</w:t>
      </w:r>
      <w:r w:rsidR="0042377E">
        <w:t xml:space="preserve"> could be solved by utilizing a microbial community of AOB, NOB, n-</w:t>
      </w:r>
      <w:proofErr w:type="spellStart"/>
      <w:r w:rsidR="0042377E">
        <w:t>damo</w:t>
      </w:r>
      <w:proofErr w:type="spellEnd"/>
      <w:r w:rsidR="0042377E">
        <w:t xml:space="preserve">, and </w:t>
      </w:r>
      <w:proofErr w:type="spellStart"/>
      <w:r w:rsidR="0042377E">
        <w:t>anammox</w:t>
      </w:r>
      <w:proofErr w:type="spellEnd"/>
      <w:r w:rsidR="0042377E">
        <w:t>,</w:t>
      </w:r>
      <w:r w:rsidR="00D043D3">
        <w:t xml:space="preserve"> </w:t>
      </w:r>
      <w:r w:rsidR="0042377E">
        <w:t>In this study, a</w:t>
      </w:r>
      <w:r w:rsidR="00D8650E">
        <w:t xml:space="preserve"> mathematical model was constructed to compare the major cost factors of a traditional BNR system, an </w:t>
      </w:r>
      <w:proofErr w:type="spellStart"/>
      <w:r w:rsidR="00D8650E">
        <w:t>anammox</w:t>
      </w:r>
      <w:proofErr w:type="spellEnd"/>
      <w:r w:rsidR="00D8650E">
        <w:t xml:space="preserve"> system, </w:t>
      </w:r>
      <w:r w:rsidR="0042377E">
        <w:t xml:space="preserve">and </w:t>
      </w:r>
      <w:r w:rsidR="00D8650E">
        <w:t xml:space="preserve">an </w:t>
      </w:r>
      <w:proofErr w:type="spellStart"/>
      <w:r w:rsidR="00D8650E">
        <w:t>Anammox</w:t>
      </w:r>
      <w:proofErr w:type="spellEnd"/>
      <w:r w:rsidR="00D8650E">
        <w:t>/n-</w:t>
      </w:r>
      <w:proofErr w:type="spellStart"/>
      <w:r w:rsidR="00D8650E">
        <w:t>damo</w:t>
      </w:r>
      <w:proofErr w:type="spellEnd"/>
      <w:r w:rsidR="00D8650E">
        <w:t xml:space="preserve"> system, </w:t>
      </w:r>
      <w:r w:rsidR="0042377E">
        <w:t xml:space="preserve">with and without </w:t>
      </w:r>
      <w:r w:rsidR="00D8650E">
        <w:t xml:space="preserve">mainstream anaerobic </w:t>
      </w:r>
      <w:r w:rsidR="0042377E">
        <w:t xml:space="preserve">membrane </w:t>
      </w:r>
      <w:r w:rsidR="00D8650E">
        <w:t>digester</w:t>
      </w:r>
      <w:r w:rsidR="0042377E">
        <w:t xml:space="preserve"> (</w:t>
      </w:r>
      <w:proofErr w:type="spellStart"/>
      <w:r w:rsidR="0042377E">
        <w:t>AnMBR</w:t>
      </w:r>
      <w:proofErr w:type="spellEnd"/>
      <w:r w:rsidR="0042377E">
        <w:t>)</w:t>
      </w:r>
      <w:r w:rsidR="00D8650E">
        <w:t>.</w:t>
      </w:r>
      <w:r w:rsidR="00D043D3">
        <w:t xml:space="preserve"> </w:t>
      </w:r>
      <w:r w:rsidR="00D8650E">
        <w:t xml:space="preserve">These simulations show that while an </w:t>
      </w:r>
      <w:proofErr w:type="spellStart"/>
      <w:r w:rsidR="00D8650E">
        <w:t>anammox</w:t>
      </w:r>
      <w:proofErr w:type="spellEnd"/>
      <w:r w:rsidR="00D8650E">
        <w:t xml:space="preserve"> system</w:t>
      </w:r>
      <w:r w:rsidR="0042377E">
        <w:t xml:space="preserve"> remains the more</w:t>
      </w:r>
      <w:r w:rsidR="00DA4EE1">
        <w:t xml:space="preserve"> efficient option to treat low carbon high nitrogen influent</w:t>
      </w:r>
      <w:r w:rsidR="00D8650E">
        <w:t xml:space="preserve">, the </w:t>
      </w:r>
      <w:proofErr w:type="spellStart"/>
      <w:r w:rsidR="00D8650E">
        <w:t>anammox</w:t>
      </w:r>
      <w:proofErr w:type="spellEnd"/>
      <w:r w:rsidR="00D8650E">
        <w:t>/n-</w:t>
      </w:r>
      <w:proofErr w:type="spellStart"/>
      <w:r w:rsidR="00D8650E">
        <w:t>dam</w:t>
      </w:r>
      <w:r w:rsidR="0042377E">
        <w:t>o</w:t>
      </w:r>
      <w:proofErr w:type="spellEnd"/>
      <w:r w:rsidR="0042377E">
        <w:t xml:space="preserve"> system</w:t>
      </w:r>
      <w:r w:rsidR="00DA4EE1">
        <w:t xml:space="preserve"> would be</w:t>
      </w:r>
      <w:r w:rsidR="00D8650E">
        <w:t xml:space="preserve"> theoretically easier to control operationally</w:t>
      </w:r>
      <w:r w:rsidR="00DA4EE1">
        <w:t xml:space="preserve"> at an only slightly higher cost</w:t>
      </w:r>
      <w:r w:rsidR="00D8650E">
        <w:t>.</w:t>
      </w:r>
      <w:r w:rsidR="00D043D3">
        <w:t xml:space="preserve"> </w:t>
      </w:r>
      <w:r w:rsidR="0042377E">
        <w:t xml:space="preserve">An </w:t>
      </w:r>
      <w:proofErr w:type="spellStart"/>
      <w:r w:rsidR="0042377E">
        <w:t>AnMBR</w:t>
      </w:r>
      <w:proofErr w:type="spellEnd"/>
      <w:r w:rsidR="00D8650E">
        <w:t xml:space="preserve"> mainstream anaerobic digester would provide an ideal synergy </w:t>
      </w:r>
      <w:r w:rsidR="00DA4EE1">
        <w:t xml:space="preserve">with an </w:t>
      </w:r>
      <w:proofErr w:type="spellStart"/>
      <w:r w:rsidR="00DA4EE1">
        <w:t>anammox</w:t>
      </w:r>
      <w:proofErr w:type="spellEnd"/>
      <w:r w:rsidR="00DA4EE1">
        <w:t>/n-</w:t>
      </w:r>
      <w:proofErr w:type="spellStart"/>
      <w:r w:rsidR="00DA4EE1">
        <w:t>damo</w:t>
      </w:r>
      <w:proofErr w:type="spellEnd"/>
      <w:r w:rsidR="00DA4EE1">
        <w:t xml:space="preserve"> reactor, with substantially lower aeration and sludge handling demands across a wide range of influent carbo</w:t>
      </w:r>
      <w:r w:rsidR="0042377E">
        <w:t>n and nitrogen concentrations if compared to conventional treatment solution.</w:t>
      </w:r>
    </w:p>
    <w:p w14:paraId="2AEF86F0" w14:textId="77777777" w:rsidR="006C6F1C" w:rsidRPr="001B21E5" w:rsidRDefault="006C6F1C" w:rsidP="00DA4EE1">
      <w:pPr>
        <w:pStyle w:val="Heading1"/>
      </w:pPr>
      <w:commentRangeStart w:id="2"/>
      <w:r w:rsidRPr="001B21E5">
        <w:t>Introduction</w:t>
      </w:r>
      <w:commentRangeEnd w:id="2"/>
      <w:r w:rsidR="000D272E">
        <w:rPr>
          <w:rStyle w:val="CommentReference"/>
          <w:rFonts w:eastAsiaTheme="minorEastAsia" w:cstheme="minorBidi"/>
          <w:b w:val="0"/>
          <w:bCs w:val="0"/>
        </w:rPr>
        <w:commentReference w:id="2"/>
      </w:r>
    </w:p>
    <w:p w14:paraId="4218622E" w14:textId="6E3E94F5" w:rsidR="006C6F1C" w:rsidRDefault="003302AB">
      <w:r>
        <w:t xml:space="preserve">Nitrate is produced in the nitrification reactor via AOB and NOB.  </w:t>
      </w:r>
      <w:proofErr w:type="spellStart"/>
      <w:r>
        <w:t>Nitritation</w:t>
      </w:r>
      <w:proofErr w:type="spellEnd"/>
      <w:r>
        <w:t xml:space="preserve"> occurs when ammonium is oxidized to nitrite by the chemotrophic AOB (</w:t>
      </w:r>
      <w:proofErr w:type="spellStart"/>
      <w:r>
        <w:t>rxn</w:t>
      </w:r>
      <w:proofErr w:type="spellEnd"/>
      <w:r>
        <w:t xml:space="preserve"> 2). </w:t>
      </w:r>
      <w:proofErr w:type="spellStart"/>
      <w:r>
        <w:t>Nitratation</w:t>
      </w:r>
      <w:proofErr w:type="spellEnd"/>
      <w:r>
        <w:t xml:space="preserve"> occurs when nitrite is then oxidized by the chemotrophic NOB to nitrate (</w:t>
      </w:r>
      <w:proofErr w:type="spellStart"/>
      <w:r>
        <w:t>rxn</w:t>
      </w:r>
      <w:proofErr w:type="spellEnd"/>
      <w:r>
        <w:t xml:space="preserve"> 2).</w:t>
      </w:r>
    </w:p>
    <w:tbl>
      <w:tblPr>
        <w:tblStyle w:val="TableGrid"/>
        <w:tblW w:w="0" w:type="auto"/>
        <w:tblLook w:val="04A0" w:firstRow="1" w:lastRow="0" w:firstColumn="1" w:lastColumn="0" w:noHBand="0" w:noVBand="1"/>
      </w:tblPr>
      <w:tblGrid>
        <w:gridCol w:w="6588"/>
        <w:gridCol w:w="2268"/>
      </w:tblGrid>
      <w:tr w:rsidR="003302AB" w14:paraId="59656013" w14:textId="77777777" w:rsidTr="003302AB">
        <w:tc>
          <w:tcPr>
            <w:tcW w:w="6588" w:type="dxa"/>
          </w:tcPr>
          <w:p w14:paraId="59F0012A" w14:textId="33C1C067" w:rsidR="003302AB" w:rsidRDefault="003302AB" w:rsidP="003302AB">
            <w:proofErr w:type="spellStart"/>
            <w:r>
              <w:t>Nitritation</w:t>
            </w:r>
            <w:proofErr w:type="spellEnd"/>
            <w:r>
              <w:t xml:space="preserve"> by AOB: </w:t>
            </w:r>
            <w:r w:rsidRPr="0075446F">
              <w:t>NH</w:t>
            </w:r>
            <w:r w:rsidRPr="0075446F">
              <w:rPr>
                <w:vertAlign w:val="subscript"/>
              </w:rPr>
              <w:t>4</w:t>
            </w:r>
            <w:r w:rsidRPr="0075446F">
              <w:rPr>
                <w:vertAlign w:val="superscript"/>
              </w:rPr>
              <w:t>+</w:t>
            </w:r>
            <w:r w:rsidRPr="0075446F">
              <w:t xml:space="preserve"> + 1.5O</w:t>
            </w:r>
            <w:r w:rsidRPr="0075446F">
              <w:rPr>
                <w:vertAlign w:val="subscript"/>
              </w:rPr>
              <w:t>2</w:t>
            </w:r>
            <w:r w:rsidRPr="0075446F">
              <w:t xml:space="preserve"> </w:t>
            </w:r>
            <w:r>
              <w:sym w:font="Wingdings" w:char="F0E0"/>
            </w:r>
            <w:r>
              <w:t xml:space="preserve"> </w:t>
            </w:r>
            <w:r w:rsidRPr="0075446F">
              <w:t>NO</w:t>
            </w:r>
            <w:r w:rsidRPr="0075446F">
              <w:rPr>
                <w:vertAlign w:val="subscript"/>
              </w:rPr>
              <w:t>2</w:t>
            </w:r>
            <w:r w:rsidRPr="0075446F">
              <w:rPr>
                <w:vertAlign w:val="superscript"/>
              </w:rPr>
              <w:t xml:space="preserve">- </w:t>
            </w:r>
            <w:r w:rsidRPr="0075446F">
              <w:t>+2H</w:t>
            </w:r>
            <w:r w:rsidRPr="0075446F">
              <w:rPr>
                <w:vertAlign w:val="superscript"/>
              </w:rPr>
              <w:t xml:space="preserve">+ </w:t>
            </w:r>
            <w:r>
              <w:t xml:space="preserve">+ </w:t>
            </w:r>
            <w:r w:rsidRPr="0075446F">
              <w:t>H</w:t>
            </w:r>
            <w:r w:rsidRPr="0075446F">
              <w:rPr>
                <w:vertAlign w:val="subscript"/>
              </w:rPr>
              <w:t>2</w:t>
            </w:r>
            <w:r w:rsidRPr="0075446F">
              <w:t>O</w:t>
            </w:r>
            <w:r>
              <w:t xml:space="preserve"> [cite]</w:t>
            </w:r>
          </w:p>
        </w:tc>
        <w:tc>
          <w:tcPr>
            <w:tcW w:w="2268" w:type="dxa"/>
          </w:tcPr>
          <w:p w14:paraId="67699AD2" w14:textId="77777777" w:rsidR="003302AB" w:rsidRDefault="003302AB" w:rsidP="003302AB">
            <w:r>
              <w:t>(</w:t>
            </w:r>
            <w:proofErr w:type="spellStart"/>
            <w:proofErr w:type="gramStart"/>
            <w:r>
              <w:t>rxn</w:t>
            </w:r>
            <w:proofErr w:type="spellEnd"/>
            <w:proofErr w:type="gramEnd"/>
            <w:r>
              <w:t xml:space="preserve"> 1)</w:t>
            </w:r>
          </w:p>
        </w:tc>
      </w:tr>
      <w:tr w:rsidR="003302AB" w14:paraId="33C533E1" w14:textId="77777777" w:rsidTr="003302AB">
        <w:tc>
          <w:tcPr>
            <w:tcW w:w="6588" w:type="dxa"/>
          </w:tcPr>
          <w:p w14:paraId="2123A76C" w14:textId="719C358E" w:rsidR="003302AB" w:rsidRDefault="003302AB" w:rsidP="003302AB">
            <w:proofErr w:type="spellStart"/>
            <w:r>
              <w:lastRenderedPageBreak/>
              <w:t>Nitratation</w:t>
            </w:r>
            <w:proofErr w:type="spellEnd"/>
            <w:r>
              <w:t xml:space="preserve"> by NOB: </w:t>
            </w:r>
            <w:r w:rsidRPr="0039127C">
              <w:t>NO</w:t>
            </w:r>
            <w:r w:rsidRPr="0039127C">
              <w:rPr>
                <w:vertAlign w:val="subscript"/>
              </w:rPr>
              <w:t>2</w:t>
            </w:r>
            <w:r w:rsidRPr="0039127C">
              <w:rPr>
                <w:vertAlign w:val="superscript"/>
              </w:rPr>
              <w:t>-</w:t>
            </w:r>
            <w:r w:rsidRPr="0039127C">
              <w:t xml:space="preserve"> + 0.5O</w:t>
            </w:r>
            <w:r w:rsidRPr="0039127C">
              <w:rPr>
                <w:vertAlign w:val="subscript"/>
              </w:rPr>
              <w:t>2</w:t>
            </w:r>
            <w:r w:rsidRPr="0039127C">
              <w:t xml:space="preserve"> </w:t>
            </w:r>
            <w:r>
              <w:sym w:font="Wingdings" w:char="F0E0"/>
            </w:r>
            <w:r>
              <w:t xml:space="preserve"> </w:t>
            </w:r>
            <w:r w:rsidRPr="0039127C">
              <w:t>NO</w:t>
            </w:r>
            <w:r w:rsidRPr="0039127C">
              <w:rPr>
                <w:vertAlign w:val="subscript"/>
              </w:rPr>
              <w:t>3</w:t>
            </w:r>
            <w:proofErr w:type="gramStart"/>
            <w:r w:rsidRPr="0039127C">
              <w:rPr>
                <w:vertAlign w:val="superscript"/>
              </w:rPr>
              <w:t>-</w:t>
            </w:r>
            <w:r>
              <w:t>[</w:t>
            </w:r>
            <w:proofErr w:type="gramEnd"/>
            <w:r>
              <w:t>cite]</w:t>
            </w:r>
          </w:p>
        </w:tc>
        <w:tc>
          <w:tcPr>
            <w:tcW w:w="2268" w:type="dxa"/>
          </w:tcPr>
          <w:p w14:paraId="6FDAB100" w14:textId="77777777" w:rsidR="003302AB" w:rsidRDefault="003302AB" w:rsidP="003302AB">
            <w:r>
              <w:t>(</w:t>
            </w:r>
            <w:proofErr w:type="spellStart"/>
            <w:proofErr w:type="gramStart"/>
            <w:r>
              <w:t>rxn</w:t>
            </w:r>
            <w:proofErr w:type="spellEnd"/>
            <w:proofErr w:type="gramEnd"/>
            <w:r>
              <w:t xml:space="preserve"> 2)</w:t>
            </w:r>
          </w:p>
        </w:tc>
      </w:tr>
    </w:tbl>
    <w:p w14:paraId="4F740CAC" w14:textId="54CE0CAC" w:rsidR="003302AB" w:rsidRDefault="00B912E2">
      <w:r>
        <w:t xml:space="preserve">Approximately half of influent is fed to an aerobic </w:t>
      </w:r>
      <w:proofErr w:type="spellStart"/>
      <w:r>
        <w:t>nitritation</w:t>
      </w:r>
      <w:proofErr w:type="spellEnd"/>
      <w:r>
        <w:t xml:space="preserve"> reactor dominated by AOB where ammonium is converted to nitrite. Subsequently, nitrite and residual ammonium are anaerobically converted to di-nitrogen gas and a small amount of nitrate (</w:t>
      </w:r>
      <w:proofErr w:type="spellStart"/>
      <w:r>
        <w:t>rxn</w:t>
      </w:r>
      <w:proofErr w:type="spellEnd"/>
      <w:r>
        <w:t xml:space="preserve"> 4) by </w:t>
      </w:r>
      <w:proofErr w:type="spellStart"/>
      <w:r>
        <w:t>anammox</w:t>
      </w:r>
      <w:proofErr w:type="spellEnd"/>
      <w:r>
        <w:t>.</w:t>
      </w:r>
    </w:p>
    <w:tbl>
      <w:tblPr>
        <w:tblStyle w:val="TableGrid"/>
        <w:tblW w:w="0" w:type="auto"/>
        <w:tblLook w:val="04A0" w:firstRow="1" w:lastRow="0" w:firstColumn="1" w:lastColumn="0" w:noHBand="0" w:noVBand="1"/>
      </w:tblPr>
      <w:tblGrid>
        <w:gridCol w:w="6588"/>
        <w:gridCol w:w="2268"/>
      </w:tblGrid>
      <w:tr w:rsidR="00B912E2" w14:paraId="71E09638" w14:textId="77777777" w:rsidTr="00B912E2">
        <w:tc>
          <w:tcPr>
            <w:tcW w:w="6588" w:type="dxa"/>
          </w:tcPr>
          <w:p w14:paraId="15BBA4BA" w14:textId="5F29DB5E" w:rsidR="00B912E2" w:rsidRPr="00C83933" w:rsidRDefault="00B912E2" w:rsidP="00B912E2">
            <w:proofErr w:type="spellStart"/>
            <w:r>
              <w:t>Anammox</w:t>
            </w:r>
            <w:proofErr w:type="spellEnd"/>
            <w:r>
              <w:t xml:space="preserve">: </w:t>
            </w:r>
            <w:r w:rsidRPr="00C83933">
              <w:t>NH</w:t>
            </w:r>
            <w:r w:rsidRPr="00C83933">
              <w:rPr>
                <w:vertAlign w:val="subscript"/>
              </w:rPr>
              <w:t>4</w:t>
            </w:r>
            <w:r w:rsidRPr="00C83933">
              <w:rPr>
                <w:vertAlign w:val="superscript"/>
              </w:rPr>
              <w:t>+</w:t>
            </w:r>
            <w:r w:rsidRPr="00C83933">
              <w:t xml:space="preserve"> + 1.3 NO</w:t>
            </w:r>
            <w:r w:rsidRPr="00C83933">
              <w:rPr>
                <w:vertAlign w:val="subscript"/>
              </w:rPr>
              <w:t>2</w:t>
            </w:r>
            <w:proofErr w:type="gramStart"/>
            <w:r w:rsidRPr="00C83933">
              <w:rPr>
                <w:vertAlign w:val="superscript"/>
              </w:rPr>
              <w:t>-</w:t>
            </w:r>
            <w:r w:rsidRPr="00C83933">
              <w:t xml:space="preserve"> </w:t>
            </w:r>
            <w:r>
              <w:t xml:space="preserve"> </w:t>
            </w:r>
            <w:proofErr w:type="gramEnd"/>
            <w:r>
              <w:sym w:font="Wingdings" w:char="F0E0"/>
            </w:r>
            <w:r>
              <w:t xml:space="preserve">  </w:t>
            </w:r>
            <w:r w:rsidRPr="00C83933">
              <w:rPr>
                <w:bCs/>
              </w:rPr>
              <w:t>N</w:t>
            </w:r>
            <w:r w:rsidRPr="00C83933">
              <w:rPr>
                <w:bCs/>
                <w:vertAlign w:val="subscript"/>
              </w:rPr>
              <w:t>2</w:t>
            </w:r>
            <w:r w:rsidRPr="00C83933">
              <w:t xml:space="preserve"> + 0.3 NO</w:t>
            </w:r>
            <w:r w:rsidRPr="00C83933">
              <w:rPr>
                <w:vertAlign w:val="subscript"/>
              </w:rPr>
              <w:t>3</w:t>
            </w:r>
            <w:r w:rsidRPr="00C83933">
              <w:rPr>
                <w:vertAlign w:val="superscript"/>
              </w:rPr>
              <w:t>-</w:t>
            </w:r>
            <w:r>
              <w:fldChar w:fldCharType="begin" w:fldLock="1"/>
            </w:r>
            <w:r>
              <w:instrText>ADDIN CSL_CITATION { "citationItems" : [ { "id" : "ITEM-1", "itemData" : { "abstract" : "The anoxic ammonium oxidation (anammox) process is the conversion of nitrite and ammonium under anoxic conditions- to form dinitrogen gas. The process is performed by deep-branching Planctomycetes. The startup of the first full-scale anammox reactor in the world is described in Chapter 2. The described full scale reactor was a granular sludge reactor which was optimized for biomass retention. The reactor was scaled up directly from lab-scale to full-scale without the intermediate step of a pilot plant- and the step from lab-scale to full-scale took three years. In the first phase of the startup, quantification of the number of anammox bacteria, which were present in the reactor by quantitative polymerase chain reaction (Q-PCR) was a reliable indicator of growth of the anammox bacteria. The volumetric conversion of 10 kg N/m3/day is high compared to lab-scale systems. In Chapter 3, anammox bacteria were grown as free suspended (planktonic) cells. Even at a Sludge Retention Time (SRT) of 12 days (doubling time 8.3 days) stable operation was possible. The purity of the biomass was estimated to be 97.6%, which was the highest level of enrichment ever achieved for anammox reactors. The addition of hydroxylamine and the subsequent transient production of hydrazine can be regarded as a benchmark for the anammox process. In Chapter 4, the kinetics of the conversion were studied in detail for \"Kuenenia stuttgartiensis\". Hydrazine accumulated slightly after addition of hydroxylamine and remained low until near completion of the hydroxylamine. At that moment, the hydrazine level suddenly rose to ca. 100 \u03bcM, after which it gradually disappeared. The overall reaction was a disproportionation of hydroxylamine into ammonium and dinitrogen gas. The observed sudden accumulation of hydrazine could only be explained by assuming that hydrazine was an intermediate in this process. Two simple mathematical models, based on the continuous turn over of hydrazine during hydroxylamine conversion, were capable of quantitatively explaining the observed phenomena. The production of nitric oxide, another potential intermediate in the anammox process, was studied in combination with the emission of greenhouse gas nitrous oxide (N2O) in a full scale two reactor nitritation anammox process in Chapter 5. The NO and N2O emissions in the nitritation reactor were 0.2% and 1.7% of the nitrogen load respectively and 0.003% and 0.6% for the anammox reactor. The NO emission in the nitritation r\u2026", "author" : [ { "dropping-particle" : "", "family" : "Star", "given" : "W.R.L.", "non-dropping-particle" : "Van der", "parse-names" : false, "suffix" : "" } ], "id" : "ITEM-1", "issued" : { "date-parts" : [ [ "2008" ] ] }, "publisher" : "TUDelft", "title" : "Growth and metabolism of Anammox Bacteria", "type" : "thesis" }, "uris" : [ "http://www.mendeley.com/documents/?uuid=2b2dab18-5d9e-3c38-801f-9375a891a6c2" ] } ], "mendeley" : { "formattedCitation" : "[2]", "plainTextFormattedCitation" : "[2]", "previouslyFormattedCitation" : "[2]" }, "properties" : { "noteIndex" : 0 }, "schema" : "https://github.com/citation-style-language/schema/raw/master/csl-citation.json" }</w:instrText>
            </w:r>
            <w:r>
              <w:fldChar w:fldCharType="separate"/>
            </w:r>
            <w:r w:rsidRPr="00C83933">
              <w:rPr>
                <w:noProof/>
              </w:rPr>
              <w:t>[2]</w:t>
            </w:r>
            <w:r>
              <w:fldChar w:fldCharType="end"/>
            </w:r>
          </w:p>
        </w:tc>
        <w:tc>
          <w:tcPr>
            <w:tcW w:w="2268" w:type="dxa"/>
          </w:tcPr>
          <w:p w14:paraId="5AAB1F67" w14:textId="77777777" w:rsidR="00B912E2" w:rsidRDefault="00B912E2" w:rsidP="00B912E2">
            <w:r>
              <w:t>(</w:t>
            </w:r>
            <w:proofErr w:type="spellStart"/>
            <w:proofErr w:type="gramStart"/>
            <w:r>
              <w:t>rxn</w:t>
            </w:r>
            <w:proofErr w:type="spellEnd"/>
            <w:proofErr w:type="gramEnd"/>
            <w:r>
              <w:t xml:space="preserve"> 4)</w:t>
            </w:r>
          </w:p>
        </w:tc>
      </w:tr>
    </w:tbl>
    <w:p w14:paraId="60BB66CF" w14:textId="77777777" w:rsidR="00B912E2" w:rsidRDefault="00B912E2"/>
    <w:tbl>
      <w:tblPr>
        <w:tblStyle w:val="TableGrid"/>
        <w:tblpPr w:leftFromText="180" w:rightFromText="180" w:vertAnchor="text" w:horzAnchor="page" w:tblpX="1729" w:tblpY="576"/>
        <w:tblW w:w="0" w:type="auto"/>
        <w:tblLook w:val="04A0" w:firstRow="1" w:lastRow="0" w:firstColumn="1" w:lastColumn="0" w:noHBand="0" w:noVBand="1"/>
      </w:tblPr>
      <w:tblGrid>
        <w:gridCol w:w="6588"/>
        <w:gridCol w:w="2268"/>
      </w:tblGrid>
      <w:tr w:rsidR="00B912E2" w14:paraId="373AC98E" w14:textId="77777777" w:rsidTr="00B912E2">
        <w:tc>
          <w:tcPr>
            <w:tcW w:w="6588" w:type="dxa"/>
          </w:tcPr>
          <w:p w14:paraId="7A0D42F5" w14:textId="77777777" w:rsidR="00B912E2" w:rsidRPr="00C83933" w:rsidRDefault="00B912E2" w:rsidP="00B912E2">
            <w:proofErr w:type="gramStart"/>
            <w:r>
              <w:t>n</w:t>
            </w:r>
            <w:proofErr w:type="gramEnd"/>
            <w:r>
              <w:t>-</w:t>
            </w:r>
            <w:proofErr w:type="spellStart"/>
            <w:r>
              <w:t>damo</w:t>
            </w:r>
            <w:proofErr w:type="spellEnd"/>
            <w:r>
              <w:t xml:space="preserve">: </w:t>
            </w:r>
            <w:r w:rsidRPr="00C83933">
              <w:t>CH</w:t>
            </w:r>
            <w:r>
              <w:rPr>
                <w:vertAlign w:val="subscript"/>
              </w:rPr>
              <w:t xml:space="preserve">4 </w:t>
            </w:r>
            <w:r w:rsidRPr="00C83933">
              <w:t>+ NO</w:t>
            </w:r>
            <w:r w:rsidRPr="00C83933">
              <w:rPr>
                <w:vertAlign w:val="subscript"/>
              </w:rPr>
              <w:t>3</w:t>
            </w:r>
            <w:r w:rsidRPr="00C83933">
              <w:rPr>
                <w:vertAlign w:val="superscript"/>
              </w:rPr>
              <w:t xml:space="preserve">- </w:t>
            </w:r>
            <w:r w:rsidRPr="00C83933">
              <w:t xml:space="preserve">  </w:t>
            </w:r>
            <w:r w:rsidRPr="00C83933">
              <w:sym w:font="Wingdings" w:char="00E0"/>
            </w:r>
            <w:r>
              <w:t xml:space="preserve"> </w:t>
            </w:r>
            <w:r w:rsidRPr="00C83933">
              <w:t xml:space="preserve"> CO</w:t>
            </w:r>
            <w:r w:rsidRPr="00C83933">
              <w:rPr>
                <w:vertAlign w:val="subscript"/>
              </w:rPr>
              <w:t>2</w:t>
            </w:r>
            <w:r>
              <w:t xml:space="preserve">  +  </w:t>
            </w:r>
            <w:r w:rsidRPr="00C83933">
              <w:t>NO</w:t>
            </w:r>
            <w:r w:rsidRPr="00C83933">
              <w:rPr>
                <w:vertAlign w:val="subscript"/>
              </w:rPr>
              <w:t>2</w:t>
            </w:r>
            <w:r w:rsidRPr="00C83933">
              <w:rPr>
                <w:vertAlign w:val="superscript"/>
              </w:rPr>
              <w:t xml:space="preserve">- </w:t>
            </w:r>
            <w:r>
              <w:fldChar w:fldCharType="begin" w:fldLock="1"/>
            </w:r>
            <w:r>
              <w:instrText>ADDIN CSL_CITATION { "citationItems" : [ { "id" : "ITEM-1", "itemData" : { "DOI" : "10.1038/nature12375", "ISBN" : "1476-4687 (Electronic)\\n0028-0836 (Linking)", "ISSN" : "1476-4687", "PMID" : "23892779", "abstract" : "Anaerobic oxidation of methane (AOM) is critical for controlling the flux of methane from anoxic environments. AOM coupled to iron, manganese and sulphate reduction have been demonstrated in consortia containing anaerobic methanotrophic (ANME) archaea. More recently it has been shown that the bacterium Candidatus 'Methylomirabilis oxyfera' can couple AOM to nitrite reduction through an intra-aerobic methane oxidation pathway. Bioreactors capable of AOM coupled to denitrification have resulted in the enrichment of 'M. oxyfera' and a novel ANME lineage, ANME-2d. However, as 'M. oxyfera' can independently couple AOM to denitrification, the role of ANME-2d in the process is unresolved. Here, a bioreactor fed with nitrate, ammonium and methane was dominated by a single ANME-2d population performing nitrate-driven AOM. Metagenomic, single-cell genomic and metatranscriptomic analyses combined with bioreactor performance and (13)C- and (15)N-labelling experiments show that ANME-2d is capable of independent AOM through reverse methanogenesis using nitrate as the terminal electron acceptor. Comparative analyses reveal that the genes for nitrate reduction were transferred laterally from a bacterial donor, suggesting selection for this novel process within ANME-2d. Nitrite produced by ANME-2d is reduced to dinitrogen gas through a syntrophic relationship with an anaerobic ammonium-oxidizing bacterium, effectively outcompeting 'M. oxyfera' in the system. We propose the name Candidatus 'Methanoperedens nitroreducens' for the ANME-2d population and the family Candidatus 'Methanoperedenaceae' for the ANME-2d lineage. We predict that 'M. nitroreducens' and other members of the 'Methanoperedenaceae' have an important role in linking the global carbon and nitrogen cycles in anoxic environments.", "author" : [ { "dropping-particle" : "", "family" : "Haroon", "given" : "Mohamed F", "non-dropping-particle" : "", "parse-names" : false, "suffix" : "" }, { "dropping-particle" : "", "family" : "Hu", "given" : "Shihu", "non-dropping-particle" : "", "parse-names" : false, "suffix" : "" }, { "dropping-particle" : "", "family" : "Shi", "given" : "Ying", "non-dropping-particle" : "", "parse-names" : false, "suffix" : "" }, { "dropping-particle" : "", "family" : "Imelfort", "given" : "Michael", "non-dropping-particle" : "", "parse-names" : false, "suffix" : "" }, { "dropping-particle" : "", "family" : "Keller", "given" : "Jurg", "non-dropping-particle" : "", "parse-names" : false, "suffix" : "" }, { "dropping-particle" : "", "family" : "Hugenholtz", "given" : "Philip", "non-dropping-particle" : "", "parse-names" : false, "suffix" : "" }, { "dropping-particle" : "", "family" : "Yuan", "given" : "Zhiguo", "non-dropping-particle" : "", "parse-names" : false, "suffix" : "" }, { "dropping-particle" : "", "family" : "Tyson", "given" : "Gene W", "non-dropping-particle" : "", "parse-names" : false, "suffix" : "" } ], "container-title" : "Nature", "id" : "ITEM-1", "issue" : "7464", "issued" : { "date-parts" : [ [ "2013" ] ] }, "note" : "- ANME 2d//'Methanoperedens Nitroreducens' is the archaea \n- 'M. Oxyfera' is the bacteria\n- 90% of methanogenesis is eaten by ANME Archaea?!\n- M. Nitroreducens is the first report of a full reverse methanogenesis pathway in an ANME organism\n- M. Nitroreducens &amp;amp; Anammox shown to grow together successfully.\n\nRead:\n7. Reeburgh, W.S. Oceanic methane Biogeochemistry pg 107 (for 90% motivator)\n14. Hu et al 2011, (how their bioreactor is operated)\nThings that cite this", "page" : "567-70", "publisher" : "Nature Publishing Group", "title" : "Anaerobic oxidation of methane coupled to nitrate reduction in a novel archaeal lineage.", "type" : "article-journal", "volume" : "500" }, "uris" : [ "http://www.mendeley.com/documents/?uuid=1b473d64-7247-45dc-a248-662412d54418" ] } ], "mendeley" : { "formattedCitation" : "[3]", "plainTextFormattedCitation" : "[3]", "previouslyFormattedCitation" : "[3]" }, "properties" : { "noteIndex" : 0 }, "schema" : "https://github.com/citation-style-language/schema/raw/master/csl-citation.json" }</w:instrText>
            </w:r>
            <w:r>
              <w:fldChar w:fldCharType="separate"/>
            </w:r>
            <w:r w:rsidRPr="00C83933">
              <w:rPr>
                <w:noProof/>
              </w:rPr>
              <w:t>[3]</w:t>
            </w:r>
            <w:r>
              <w:fldChar w:fldCharType="end"/>
            </w:r>
          </w:p>
        </w:tc>
        <w:tc>
          <w:tcPr>
            <w:tcW w:w="2268" w:type="dxa"/>
          </w:tcPr>
          <w:p w14:paraId="69CEA271" w14:textId="77777777" w:rsidR="00B912E2" w:rsidRDefault="00B912E2" w:rsidP="00B912E2">
            <w:r>
              <w:t>(</w:t>
            </w:r>
            <w:proofErr w:type="spellStart"/>
            <w:proofErr w:type="gramStart"/>
            <w:r>
              <w:t>rxn</w:t>
            </w:r>
            <w:proofErr w:type="spellEnd"/>
            <w:proofErr w:type="gramEnd"/>
            <w:r>
              <w:t xml:space="preserve"> 5)</w:t>
            </w:r>
          </w:p>
        </w:tc>
      </w:tr>
    </w:tbl>
    <w:p w14:paraId="63F1BCD0" w14:textId="41520C26" w:rsidR="00B912E2" w:rsidRDefault="00B912E2">
      <w:r>
        <w:t xml:space="preserve">NDAMO </w:t>
      </w:r>
      <w:proofErr w:type="spellStart"/>
      <w:r>
        <w:t>archaea</w:t>
      </w:r>
      <w:proofErr w:type="spellEnd"/>
      <w:r>
        <w:t xml:space="preserve"> are unique in their ability to reduce nitrate back to nitrite by using methane as an electron acceptor (</w:t>
      </w:r>
      <w:proofErr w:type="spellStart"/>
      <w:r>
        <w:t>rxn</w:t>
      </w:r>
      <w:proofErr w:type="spellEnd"/>
      <w:r>
        <w:t xml:space="preserve"> 5).</w:t>
      </w:r>
    </w:p>
    <w:p w14:paraId="3F420EC0" w14:textId="77777777" w:rsidR="00F345F7" w:rsidRDefault="00F345F7"/>
    <w:p w14:paraId="565694D0" w14:textId="34A09C25" w:rsidR="00F345F7" w:rsidRDefault="00F345F7">
      <w:r>
        <w:t>Sludge handling makes up a significant portion of operational costs incurred. Commonly, sludge is disposed of when it is transported from the WWTP to a landfill. In the US this can cost anywhere from $20-185/ton of sludge produced depending on the distance to the landfill. Furthermore, many plants are experiencing significant cost increases as permitting this disposal becomes more challenging with previously used local landfills. [Cite]</w:t>
      </w:r>
    </w:p>
    <w:p w14:paraId="5A626E88" w14:textId="4519170C" w:rsidR="000D272E" w:rsidRDefault="000D272E">
      <w:r>
        <w:t xml:space="preserve">Aeration costs typically makes up half of energy costs accrued by WWTPs. By reducing oxygen demand, less aeration is </w:t>
      </w:r>
      <w:proofErr w:type="gramStart"/>
      <w:r>
        <w:t>required[</w:t>
      </w:r>
      <w:proofErr w:type="gramEnd"/>
      <w:r>
        <w:t>cite]. Therefore, a dramatic impact can be had on operational costs by reducing the oxygen demand.</w:t>
      </w:r>
    </w:p>
    <w:p w14:paraId="0A4C2F77" w14:textId="77777777" w:rsidR="00514FCC" w:rsidRDefault="00514FCC" w:rsidP="00514FCC">
      <w:proofErr w:type="spellStart"/>
      <w:r>
        <w:t>Anammox</w:t>
      </w:r>
      <w:proofErr w:type="spellEnd"/>
      <w:r>
        <w:t xml:space="preserve"> SHARON reactors are currently in use in over 75 full scale wastewater treatment plants to treatment high temperature, low carbon, high nitrogen anaerobic digester </w:t>
      </w:r>
      <w:proofErr w:type="spellStart"/>
      <w:r>
        <w:t>centrate</w:t>
      </w:r>
      <w:proofErr w:type="spellEnd"/>
      <w:r>
        <w:t xml:space="preserve"> which makes up only 1% of the mainstream flow</w:t>
      </w:r>
      <w:proofErr w:type="gramStart"/>
      <w:r>
        <w:t>.[</w:t>
      </w:r>
      <w:proofErr w:type="gramEnd"/>
      <w:r>
        <w:t xml:space="preserve">cite]  </w:t>
      </w:r>
    </w:p>
    <w:p w14:paraId="27C5AEE4" w14:textId="77777777" w:rsidR="00514FCC" w:rsidRDefault="00514FCC" w:rsidP="00514FCC">
      <w:proofErr w:type="spellStart"/>
      <w:r>
        <w:t>Anammox</w:t>
      </w:r>
      <w:proofErr w:type="spellEnd"/>
      <w:r>
        <w:t xml:space="preserve"> remains unused in mainstream wastewater treatment because mainstream conditions are unfavorable to the </w:t>
      </w:r>
      <w:proofErr w:type="spellStart"/>
      <w:r>
        <w:t>anammox</w:t>
      </w:r>
      <w:proofErr w:type="spellEnd"/>
      <w:r>
        <w:t xml:space="preserve"> process.  In this process, ammonium is oxidized to nitrite first by AOB.  NOB and </w:t>
      </w:r>
      <w:proofErr w:type="spellStart"/>
      <w:r>
        <w:t>anammox</w:t>
      </w:r>
      <w:proofErr w:type="spellEnd"/>
      <w:r>
        <w:t xml:space="preserve"> then must compete for the resulting nitrite. If NOB activity is high, nitrate will accumulate and nitrogen removal will be insufficient. Currently, there are two control schemes implemented to limit NOB activity.  </w:t>
      </w:r>
    </w:p>
    <w:p w14:paraId="65D31F51" w14:textId="77777777" w:rsidR="00514FCC" w:rsidRDefault="00514FCC" w:rsidP="00514FCC">
      <w:r>
        <w:t xml:space="preserve">The first requires a high temperature influent stream (&gt;25°C).  At these higher temperatures, AOB have a higher growth rate than NOB and the reactor sludge retention time (SRT) can be controlled such that the NOB will be washed out before the AOB, and AOB will </w:t>
      </w:r>
      <w:proofErr w:type="gramStart"/>
      <w:r>
        <w:t>dominate[</w:t>
      </w:r>
      <w:proofErr w:type="gramEnd"/>
      <w:r>
        <w:t>cite].  Because mainstream temperatures are typically cooler, this control scheme will not work for mainstream treatment.</w:t>
      </w:r>
    </w:p>
    <w:p w14:paraId="6F6552FF" w14:textId="77777777" w:rsidR="00514FCC" w:rsidRDefault="00514FCC" w:rsidP="00514FCC">
      <w:r>
        <w:t xml:space="preserve">The second takes advantage of the difference in oxygen affinity between AOB and NOB.  AOB have a higher affinity for oxygen than NOB, with the affinity of AOB typically around 0.5 mg/L and the affinity of NOB typically around 0.9 mg/L [cite]. Given this, if dissolved oxygen levels are controlled between these two affinities, AOB will outcompete NOB for oxygen, and AOB will dominate. However, when attempting this control scheme, it was found that AOB </w:t>
      </w:r>
      <w:proofErr w:type="gramStart"/>
      <w:r>
        <w:t>activity was inhibited and were</w:t>
      </w:r>
      <w:proofErr w:type="gramEnd"/>
      <w:r>
        <w:t xml:space="preserve"> unable to supply sufficient nitrite to the </w:t>
      </w:r>
      <w:proofErr w:type="spellStart"/>
      <w:r>
        <w:t>anammox</w:t>
      </w:r>
      <w:proofErr w:type="spellEnd"/>
      <w:r>
        <w:t>.  This resulted in high ammonium levels in the effluent</w:t>
      </w:r>
      <w:proofErr w:type="gramStart"/>
      <w:r>
        <w:t>.[</w:t>
      </w:r>
      <w:proofErr w:type="gramEnd"/>
      <w:r>
        <w:t xml:space="preserve">cite] These high levels are acceptable for </w:t>
      </w:r>
      <w:proofErr w:type="spellStart"/>
      <w:r>
        <w:t>sidestream</w:t>
      </w:r>
      <w:proofErr w:type="spellEnd"/>
      <w:r>
        <w:t xml:space="preserve"> </w:t>
      </w:r>
      <w:proofErr w:type="spellStart"/>
      <w:r>
        <w:t>centrate</w:t>
      </w:r>
      <w:proofErr w:type="spellEnd"/>
      <w:r>
        <w:t xml:space="preserve"> treatment, where the resulting stream only makes up 1% of total effluent from the plant, however this is not acceptable in mainstream treatment.</w:t>
      </w:r>
    </w:p>
    <w:p w14:paraId="10BD5B4C" w14:textId="77777777" w:rsidR="00514FCC" w:rsidRDefault="00514FCC"/>
    <w:p w14:paraId="3C7B5301" w14:textId="77777777" w:rsidR="006C6F1C" w:rsidRDefault="006C6F1C" w:rsidP="00DA4EE1">
      <w:pPr>
        <w:pStyle w:val="Heading1"/>
      </w:pPr>
      <w:r w:rsidRPr="001B21E5">
        <w:t>Materials &amp; Methods</w:t>
      </w:r>
    </w:p>
    <w:p w14:paraId="622C3476" w14:textId="107BD48C" w:rsidR="00DA4EE1" w:rsidRDefault="00DA4EE1">
      <w:r>
        <w:t>Scenarios m</w:t>
      </w:r>
      <w:r w:rsidR="00322C96">
        <w:t>odeled are pictured in figure 1.</w:t>
      </w:r>
      <w:r w:rsidR="00D043D3">
        <w:t xml:space="preserve"> </w:t>
      </w:r>
      <w:r w:rsidR="00B7329E">
        <w:t>All scenarios were simulated using R, and d</w:t>
      </w:r>
      <w:r w:rsidR="00322C96">
        <w:t>etailed calculations for all scenarios can be found in supplemental material.</w:t>
      </w:r>
    </w:p>
    <w:tbl>
      <w:tblPr>
        <w:tblStyle w:val="TableGrid"/>
        <w:tblW w:w="0" w:type="auto"/>
        <w:tblLook w:val="04A0" w:firstRow="1" w:lastRow="0" w:firstColumn="1" w:lastColumn="0" w:noHBand="0" w:noVBand="1"/>
      </w:tblPr>
      <w:tblGrid>
        <w:gridCol w:w="8856"/>
      </w:tblGrid>
      <w:tr w:rsidR="001D683F" w14:paraId="05EBEF5A" w14:textId="77777777" w:rsidTr="001D683F">
        <w:tc>
          <w:tcPr>
            <w:tcW w:w="8856" w:type="dxa"/>
          </w:tcPr>
          <w:p w14:paraId="54E590AC" w14:textId="77777777" w:rsidR="001D683F" w:rsidRDefault="00C44661" w:rsidP="001D683F">
            <w:r>
              <w:rPr>
                <w:noProof/>
              </w:rPr>
              <w:drawing>
                <wp:inline distT="0" distB="0" distL="0" distR="0" wp14:anchorId="04AE2DC2" wp14:editId="291E1763">
                  <wp:extent cx="5486400" cy="6032500"/>
                  <wp:effectExtent l="0" t="0" r="0" b="12700"/>
                  <wp:docPr id="3" name="Picture 3" descr="Macintosh HD:Users:kathryncogert:Google Drive:Lucidchart:NDAMO Feasibility 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kathryncogert:Google Drive:Lucidchart:NDAMO Feasibility Fig 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6032500"/>
                          </a:xfrm>
                          <a:prstGeom prst="rect">
                            <a:avLst/>
                          </a:prstGeom>
                          <a:noFill/>
                          <a:ln>
                            <a:noFill/>
                          </a:ln>
                        </pic:spPr>
                      </pic:pic>
                    </a:graphicData>
                  </a:graphic>
                </wp:inline>
              </w:drawing>
            </w:r>
          </w:p>
        </w:tc>
      </w:tr>
      <w:tr w:rsidR="001D683F" w14:paraId="7FDB2476" w14:textId="77777777" w:rsidTr="001D683F">
        <w:tc>
          <w:tcPr>
            <w:tcW w:w="8856" w:type="dxa"/>
          </w:tcPr>
          <w:p w14:paraId="474A1381" w14:textId="77777777" w:rsidR="001D683F" w:rsidRDefault="001D683F" w:rsidP="001D683F">
            <w:r>
              <w:t xml:space="preserve">Fig 1. The four scenarios modeled are pictured here. </w:t>
            </w:r>
          </w:p>
        </w:tc>
      </w:tr>
    </w:tbl>
    <w:p w14:paraId="1512B297" w14:textId="77777777" w:rsidR="00DA4EE1" w:rsidRDefault="00DA4EE1" w:rsidP="00DA4EE1">
      <w:pPr>
        <w:pStyle w:val="Heading2"/>
      </w:pPr>
      <w:r>
        <w:t>Scenario A: Classic Nitrification/</w:t>
      </w:r>
      <w:proofErr w:type="spellStart"/>
      <w:r>
        <w:t>Denitrification</w:t>
      </w:r>
      <w:proofErr w:type="spellEnd"/>
    </w:p>
    <w:p w14:paraId="0959F7BE" w14:textId="7E9832E4" w:rsidR="00255889" w:rsidRDefault="00DA4EE1" w:rsidP="00DA4EE1">
      <w:r>
        <w:t xml:space="preserve">This scenario represents a classical </w:t>
      </w:r>
      <w:r w:rsidR="004460A5">
        <w:t>M</w:t>
      </w:r>
      <w:r>
        <w:t>odified</w:t>
      </w:r>
      <w:r w:rsidR="004460A5">
        <w:t xml:space="preserve"> </w:t>
      </w:r>
      <w:proofErr w:type="spellStart"/>
      <w:r w:rsidR="004460A5">
        <w:t>Ludzak-Ett</w:t>
      </w:r>
      <w:r>
        <w:t>inger</w:t>
      </w:r>
      <w:proofErr w:type="spellEnd"/>
      <w:r w:rsidR="004460A5">
        <w:t xml:space="preserve"> (MLE) biological nitrogen removal (BNR) system.</w:t>
      </w:r>
      <w:r w:rsidR="00D043D3">
        <w:t xml:space="preserve"> </w:t>
      </w:r>
      <w:r w:rsidR="00C83933">
        <w:t>This is the base case against which all other cases are compared in the results.</w:t>
      </w:r>
    </w:p>
    <w:p w14:paraId="5B81DFEE" w14:textId="02CFD796" w:rsidR="00255889" w:rsidRDefault="004460A5" w:rsidP="00DA4EE1">
      <w:r>
        <w:t>Influen</w:t>
      </w:r>
      <w:r w:rsidR="0042377E">
        <w:t>t is first fed into an anoxic</w:t>
      </w:r>
      <w:r w:rsidR="003302AB">
        <w:t xml:space="preserve"> </w:t>
      </w:r>
      <w:proofErr w:type="spellStart"/>
      <w:r w:rsidR="003302AB">
        <w:t>denitrification</w:t>
      </w:r>
      <w:proofErr w:type="spellEnd"/>
      <w:r w:rsidR="003302AB">
        <w:t xml:space="preserve"> reactor. If the COD/N ratio in the influent is too low to remove all nitrate from the nitrification reactor, supplemental COD must be added at a cost to the WWTP</w:t>
      </w:r>
      <w:r w:rsidR="00F345F7">
        <w:t xml:space="preserve">, this was quantified during the simulations and can be seen in </w:t>
      </w:r>
      <w:r w:rsidR="00F345F7" w:rsidRPr="00F345F7">
        <w:rPr>
          <w:highlight w:val="yellow"/>
        </w:rPr>
        <w:t>figure 3</w:t>
      </w:r>
      <w:r w:rsidR="003302AB">
        <w:t xml:space="preserve">.  </w:t>
      </w:r>
    </w:p>
    <w:p w14:paraId="129053C1" w14:textId="4EC7FB93" w:rsidR="00255889" w:rsidRDefault="003302AB" w:rsidP="00255889">
      <w:r>
        <w:t>Effluent from the nitrification tank</w:t>
      </w:r>
      <w:r w:rsidR="00285E2B">
        <w:t xml:space="preserve"> removal system is then fed into a clarifier</w:t>
      </w:r>
      <w:r>
        <w:t xml:space="preserve">. </w:t>
      </w:r>
      <w:r w:rsidR="00285E2B">
        <w:t>Treated effluent is decanted while the sludge is fed to an anaerobic digester where the volum</w:t>
      </w:r>
      <w:r>
        <w:t>e of sludge to be handled is reduced by</w:t>
      </w:r>
      <w:r w:rsidR="00285E2B">
        <w:t xml:space="preserve"> </w:t>
      </w:r>
      <w:r>
        <w:t>methane respiration</w:t>
      </w:r>
      <w:r w:rsidR="001D683F">
        <w:t xml:space="preserve"> </w:t>
      </w:r>
      <w:r>
        <w:t>to</w:t>
      </w:r>
      <w:r w:rsidR="001D683F">
        <w:t xml:space="preserve"> biogas</w:t>
      </w:r>
      <w:r>
        <w:t xml:space="preserve"> which can</w:t>
      </w:r>
      <w:r w:rsidR="00285E2B">
        <w:t xml:space="preserve"> be burned for energy recovery.</w:t>
      </w:r>
    </w:p>
    <w:p w14:paraId="45E9DBF2" w14:textId="77777777" w:rsidR="00285E2B" w:rsidRDefault="00285E2B" w:rsidP="00285E2B">
      <w:pPr>
        <w:pStyle w:val="Heading2"/>
      </w:pPr>
      <w:r>
        <w:t xml:space="preserve">Scenario B: SHARON </w:t>
      </w:r>
      <w:proofErr w:type="spellStart"/>
      <w:r>
        <w:t>Anammox</w:t>
      </w:r>
      <w:proofErr w:type="spellEnd"/>
    </w:p>
    <w:p w14:paraId="301A2F22" w14:textId="5C16C07A" w:rsidR="00C83933" w:rsidRDefault="00285E2B" w:rsidP="00285E2B">
      <w:r>
        <w:t xml:space="preserve">The </w:t>
      </w:r>
      <w:proofErr w:type="spellStart"/>
      <w:r>
        <w:t>anammox</w:t>
      </w:r>
      <w:proofErr w:type="spellEnd"/>
      <w:r>
        <w:t xml:space="preserve"> system in this study is based on the granular sludge </w:t>
      </w:r>
      <w:r w:rsidRPr="003302AB">
        <w:t>Single reactor system for High Activity ammonium Removal Over Nitri</w:t>
      </w:r>
      <w:r>
        <w:t xml:space="preserve">te (SHARON). </w:t>
      </w:r>
      <w:r w:rsidR="0050124A">
        <w:t>The clarifier and anaerobic digester are assumed to operate identical to the system in scenario A.</w:t>
      </w:r>
    </w:p>
    <w:p w14:paraId="778F0902" w14:textId="77777777" w:rsidR="0050124A" w:rsidRDefault="0050124A" w:rsidP="00285E2B">
      <w:r>
        <w:t xml:space="preserve">In this scenario, influent COD must be removed before BNR with </w:t>
      </w:r>
      <w:proofErr w:type="spellStart"/>
      <w:r>
        <w:t>anammox</w:t>
      </w:r>
      <w:proofErr w:type="spellEnd"/>
      <w:r>
        <w:t xml:space="preserve"> to avoid competition between </w:t>
      </w:r>
      <w:proofErr w:type="spellStart"/>
      <w:r>
        <w:t>denitrifiers</w:t>
      </w:r>
      <w:proofErr w:type="spellEnd"/>
      <w:r>
        <w:t xml:space="preserve"> and </w:t>
      </w:r>
      <w:proofErr w:type="spellStart"/>
      <w:r>
        <w:t>ana</w:t>
      </w:r>
      <w:r w:rsidR="001D683F">
        <w:t>mmox</w:t>
      </w:r>
      <w:proofErr w:type="spellEnd"/>
      <w:r w:rsidR="001D683F">
        <w:t xml:space="preserve"> in the anaerobic reactor. </w:t>
      </w:r>
      <w:r>
        <w:t xml:space="preserve">Consequently, an aerobic high-rate BOD removal system was added whereby COD is </w:t>
      </w:r>
      <w:r w:rsidR="00C83933">
        <w:t>respired to CO</w:t>
      </w:r>
      <w:r w:rsidR="00C83933" w:rsidRPr="00C83933">
        <w:rPr>
          <w:vertAlign w:val="subscript"/>
        </w:rPr>
        <w:t>2</w:t>
      </w:r>
      <w:r w:rsidR="00C83933">
        <w:t xml:space="preserve"> </w:t>
      </w:r>
      <w:r>
        <w:t>by heterotrophs that use oxygen as an electron acceptor.</w:t>
      </w:r>
    </w:p>
    <w:p w14:paraId="455993E1" w14:textId="65D4C374" w:rsidR="00285E2B" w:rsidRPr="00285E2B" w:rsidRDefault="00285E2B" w:rsidP="00285E2B">
      <w:r>
        <w:t xml:space="preserve">In practice, </w:t>
      </w:r>
      <w:r w:rsidR="00E95560">
        <w:t>operating</w:t>
      </w:r>
      <w:r>
        <w:t xml:space="preserve"> a </w:t>
      </w:r>
      <w:proofErr w:type="spellStart"/>
      <w:r>
        <w:t>nitritation</w:t>
      </w:r>
      <w:proofErr w:type="spellEnd"/>
      <w:r>
        <w:t xml:space="preserve"> reactor </w:t>
      </w:r>
      <w:r w:rsidR="00E95560">
        <w:t xml:space="preserve">and keeping nitrate levels low while converting enough ammonium to nitrite to supply to </w:t>
      </w:r>
      <w:proofErr w:type="spellStart"/>
      <w:r w:rsidR="00E95560">
        <w:t>anammox</w:t>
      </w:r>
      <w:proofErr w:type="spellEnd"/>
      <w:r w:rsidR="00E95560">
        <w:t xml:space="preserve"> has proven impractical for mainstream wastewater treatment.</w:t>
      </w:r>
      <w:r w:rsidR="00D043D3">
        <w:t xml:space="preserve"> </w:t>
      </w:r>
      <w:r w:rsidR="00B912E2">
        <w:t>In opposition to current literature [cite]</w:t>
      </w:r>
      <w:r w:rsidR="00E95560">
        <w:t xml:space="preserve"> it was assumed that</w:t>
      </w:r>
      <w:r w:rsidR="00B912E2">
        <w:t xml:space="preserve"> </w:t>
      </w:r>
      <w:proofErr w:type="spellStart"/>
      <w:r w:rsidR="00B912E2">
        <w:t>anammox</w:t>
      </w:r>
      <w:proofErr w:type="spellEnd"/>
      <w:r w:rsidR="00B912E2">
        <w:t xml:space="preserve"> were able to outcompete NOB for nitrite in this system.</w:t>
      </w:r>
    </w:p>
    <w:p w14:paraId="188AE5D9" w14:textId="634FEDFC" w:rsidR="00C83933" w:rsidRDefault="00C83933" w:rsidP="00C83933">
      <w:pPr>
        <w:pStyle w:val="Heading2"/>
      </w:pPr>
      <w:r>
        <w:t xml:space="preserve">Scenario C: SHARON </w:t>
      </w:r>
      <w:proofErr w:type="spellStart"/>
      <w:r>
        <w:t>Anammox</w:t>
      </w:r>
      <w:proofErr w:type="spellEnd"/>
      <w:r>
        <w:t xml:space="preserve"> + </w:t>
      </w:r>
      <w:r w:rsidR="00B912E2">
        <w:t>n-</w:t>
      </w:r>
      <w:proofErr w:type="spellStart"/>
      <w:r w:rsidR="00B912E2">
        <w:t>damo</w:t>
      </w:r>
      <w:proofErr w:type="spellEnd"/>
    </w:p>
    <w:p w14:paraId="7133C9C5" w14:textId="39EA06D8" w:rsidR="00662EFE" w:rsidRDefault="001D683F" w:rsidP="00B912E2">
      <w:r>
        <w:t>Similar to scenario B, this scenario also uses high rate BOD removal for COD removal and a clarifier/anaerobic digester for methane production for energy recovery and sludge volume reduction. However, i</w:t>
      </w:r>
      <w:r w:rsidR="00C83933">
        <w:t>t dif</w:t>
      </w:r>
      <w:r w:rsidR="00B912E2">
        <w:t>fers in that the anaerobic n-</w:t>
      </w:r>
      <w:proofErr w:type="spellStart"/>
      <w:r w:rsidR="00B912E2">
        <w:t>damo</w:t>
      </w:r>
      <w:proofErr w:type="spellEnd"/>
      <w:r w:rsidR="00C83933">
        <w:t xml:space="preserve"> </w:t>
      </w:r>
      <w:proofErr w:type="spellStart"/>
      <w:r w:rsidR="00C83933">
        <w:t>archaea</w:t>
      </w:r>
      <w:proofErr w:type="spellEnd"/>
      <w:r w:rsidR="00C83933">
        <w:t xml:space="preserve"> are included in the anaerobic </w:t>
      </w:r>
      <w:proofErr w:type="spellStart"/>
      <w:r w:rsidR="00C83933">
        <w:t>anammox</w:t>
      </w:r>
      <w:proofErr w:type="spellEnd"/>
      <w:r w:rsidR="00C83933">
        <w:t xml:space="preserve"> reactor.</w:t>
      </w:r>
    </w:p>
    <w:p w14:paraId="0B3F1A8F" w14:textId="390EBFF3" w:rsidR="00662EFE" w:rsidRDefault="00B912E2" w:rsidP="00B912E2">
      <w:r>
        <w:t xml:space="preserve">In this scenario half of the </w:t>
      </w:r>
      <w:r w:rsidR="00662EFE">
        <w:t>influent is fully nitrified</w:t>
      </w:r>
      <w:r>
        <w:t xml:space="preserve"> in order to supply n</w:t>
      </w:r>
      <w:r w:rsidR="00662EFE">
        <w:t>-</w:t>
      </w:r>
      <w:proofErr w:type="spellStart"/>
      <w:r>
        <w:t>damo</w:t>
      </w:r>
      <w:proofErr w:type="spellEnd"/>
      <w:r>
        <w:t xml:space="preserve"> with nitrate in the second reactor. The second reactor receives a blend of nitrate and ammonium in approximate molar ratios</w:t>
      </w:r>
      <w:r w:rsidR="00662EFE">
        <w:t>.</w:t>
      </w:r>
      <w:r>
        <w:t xml:space="preserve"> </w:t>
      </w:r>
      <w:r w:rsidR="00662EFE">
        <w:t xml:space="preserve">Methane is supplied to the reactor from the biogas produced in the anaerobic digester. </w:t>
      </w:r>
      <w:r>
        <w:t>The nitrate will be converted to nitrite by n</w:t>
      </w:r>
      <w:r w:rsidR="00662EFE">
        <w:t>-</w:t>
      </w:r>
      <w:proofErr w:type="spellStart"/>
      <w:r w:rsidR="00662EFE">
        <w:t>damo</w:t>
      </w:r>
      <w:proofErr w:type="spellEnd"/>
      <w:r w:rsidR="00662EFE">
        <w:t xml:space="preserve"> </w:t>
      </w:r>
      <w:proofErr w:type="spellStart"/>
      <w:r w:rsidR="00662EFE">
        <w:t>archaea</w:t>
      </w:r>
      <w:proofErr w:type="spellEnd"/>
      <w:r w:rsidR="00662EFE">
        <w:t>,</w:t>
      </w:r>
      <w:r>
        <w:t xml:space="preserve"> delivering the necessary electron acceptor </w:t>
      </w:r>
      <w:r w:rsidR="00662EFE">
        <w:t xml:space="preserve">to </w:t>
      </w:r>
      <w:proofErr w:type="spellStart"/>
      <w:r w:rsidR="00662EFE">
        <w:t>anammox</w:t>
      </w:r>
      <w:proofErr w:type="spellEnd"/>
      <w:r w:rsidR="00662EFE">
        <w:t xml:space="preserve"> in order to anaerobically oxidize the remaining ammonium by </w:t>
      </w:r>
      <w:proofErr w:type="spellStart"/>
      <w:r w:rsidR="00662EFE">
        <w:t>anammox</w:t>
      </w:r>
      <w:proofErr w:type="spellEnd"/>
      <w:r w:rsidR="00662EFE">
        <w:t xml:space="preserve"> bacteria. In the range of influent concentrations considered here, more methane is produced then is consumed by the NDAMO. The rest of the biogas is then available for energy recovery.</w:t>
      </w:r>
    </w:p>
    <w:p w14:paraId="5E00C7F4" w14:textId="77777777" w:rsidR="006C6F1C" w:rsidRDefault="001D683F">
      <w:r>
        <w:t xml:space="preserve">Because </w:t>
      </w:r>
      <w:proofErr w:type="spellStart"/>
      <w:r>
        <w:t>anammox</w:t>
      </w:r>
      <w:proofErr w:type="spellEnd"/>
      <w:r>
        <w:t xml:space="preserve"> then has a consistent nitrite supply, t</w:t>
      </w:r>
      <w:r w:rsidR="00C83933">
        <w:t xml:space="preserve">his obviates the need to tightly control the previous aerobic reactor (scenario </w:t>
      </w:r>
      <w:r>
        <w:t xml:space="preserve">C step 2) for only </w:t>
      </w:r>
      <w:proofErr w:type="spellStart"/>
      <w:r>
        <w:t>nitritation</w:t>
      </w:r>
      <w:proofErr w:type="spellEnd"/>
      <w:r>
        <w:t xml:space="preserve">, so the aerobic reactor (scenario C step 2) is a nitrification reactor, with partial conversion of influent ammonia to nitrate via AOB and NOB. </w:t>
      </w:r>
    </w:p>
    <w:p w14:paraId="5F03C8A9" w14:textId="55835EE0" w:rsidR="001D683F" w:rsidRDefault="001D683F" w:rsidP="001D683F">
      <w:pPr>
        <w:pStyle w:val="Heading2"/>
      </w:pPr>
      <w:r>
        <w:t xml:space="preserve">Scenario D: SHARON </w:t>
      </w:r>
      <w:proofErr w:type="spellStart"/>
      <w:r>
        <w:t>Anammox</w:t>
      </w:r>
      <w:proofErr w:type="spellEnd"/>
      <w:r>
        <w:t xml:space="preserve"> + </w:t>
      </w:r>
      <w:r w:rsidR="00F345F7">
        <w:t>n-</w:t>
      </w:r>
      <w:proofErr w:type="spellStart"/>
      <w:r w:rsidR="00F345F7">
        <w:t>damo</w:t>
      </w:r>
      <w:proofErr w:type="spellEnd"/>
      <w:r>
        <w:t xml:space="preserve"> + Mainstream Anaerobic Digesters</w:t>
      </w:r>
    </w:p>
    <w:p w14:paraId="2F35E040" w14:textId="0D2131FF" w:rsidR="00322C96" w:rsidRDefault="00322C96">
      <w:r>
        <w:t>A</w:t>
      </w:r>
      <w:r w:rsidR="001D683F">
        <w:t xml:space="preserve"> fourth scenario D was</w:t>
      </w:r>
      <w:r>
        <w:t xml:space="preserve"> also</w:t>
      </w:r>
      <w:r w:rsidR="001D683F">
        <w:t xml:space="preserve"> considered in which COD is removed anaerobically via a mainstream </w:t>
      </w:r>
      <w:r w:rsidR="007242C7">
        <w:t xml:space="preserve">anaerobic </w:t>
      </w:r>
      <w:r w:rsidR="001D683F">
        <w:t>membrane</w:t>
      </w:r>
      <w:r w:rsidR="007242C7">
        <w:t xml:space="preserve"> digester</w:t>
      </w:r>
      <w:r>
        <w:t xml:space="preserve"> (</w:t>
      </w:r>
      <w:proofErr w:type="spellStart"/>
      <w:r>
        <w:t>AnMBR</w:t>
      </w:r>
      <w:proofErr w:type="spellEnd"/>
      <w:r>
        <w:t>)</w:t>
      </w:r>
      <w:r w:rsidR="007242C7">
        <w:t>.</w:t>
      </w:r>
      <w:r w:rsidR="00D043D3">
        <w:t xml:space="preserve"> </w:t>
      </w:r>
      <w:r w:rsidR="00F345F7">
        <w:t>The purpose of m</w:t>
      </w:r>
      <w:r w:rsidR="007242C7">
        <w:t xml:space="preserve">ainstream digesters </w:t>
      </w:r>
      <w:r w:rsidR="00F345F7">
        <w:t xml:space="preserve">is </w:t>
      </w:r>
      <w:r w:rsidR="007242C7">
        <w:t>not only</w:t>
      </w:r>
      <w:r w:rsidR="00F345F7">
        <w:t xml:space="preserve"> the reduction of COD, but</w:t>
      </w:r>
      <w:r w:rsidR="007242C7">
        <w:t xml:space="preserve"> also</w:t>
      </w:r>
      <w:r w:rsidR="00F345F7">
        <w:t xml:space="preserve"> to</w:t>
      </w:r>
      <w:r w:rsidR="007242C7">
        <w:t xml:space="preserve"> supply a stream </w:t>
      </w:r>
      <w:r w:rsidR="00F345F7">
        <w:t xml:space="preserve">high in </w:t>
      </w:r>
      <w:r w:rsidR="007242C7">
        <w:t>dissolved methane</w:t>
      </w:r>
      <w:r>
        <w:t xml:space="preserve"> to the NDAMO </w:t>
      </w:r>
      <w:proofErr w:type="spellStart"/>
      <w:r>
        <w:t>archaea</w:t>
      </w:r>
      <w:proofErr w:type="spellEnd"/>
      <w:r w:rsidR="007242C7">
        <w:t xml:space="preserve">. </w:t>
      </w:r>
      <w:r w:rsidR="00F345F7">
        <w:t>Approximately half of the influent is nitrified in the first compartment. The other half is fed directly into the n-</w:t>
      </w:r>
      <w:proofErr w:type="spellStart"/>
      <w:r w:rsidR="00F345F7">
        <w:t>damo</w:t>
      </w:r>
      <w:proofErr w:type="spellEnd"/>
      <w:r w:rsidR="00F345F7">
        <w:t xml:space="preserve"> – </w:t>
      </w:r>
      <w:proofErr w:type="spellStart"/>
      <w:r w:rsidR="00F345F7">
        <w:t>anammox</w:t>
      </w:r>
      <w:proofErr w:type="spellEnd"/>
      <w:r w:rsidR="00F345F7">
        <w:t xml:space="preserve"> reactor. </w:t>
      </w:r>
      <w:r w:rsidR="007242C7">
        <w:t xml:space="preserve">It is assumed </w:t>
      </w:r>
      <w:r w:rsidR="00F345F7">
        <w:t>that all dissolved methane is stripped from the</w:t>
      </w:r>
      <w:r>
        <w:t xml:space="preserve"> nitrified stream </w:t>
      </w:r>
      <w:r w:rsidR="00F345F7">
        <w:t>w</w:t>
      </w:r>
      <w:r>
        <w:t>h</w:t>
      </w:r>
      <w:r w:rsidR="00F345F7">
        <w:t>ere</w:t>
      </w:r>
      <w:r>
        <w:t xml:space="preserve">as methane stays dissolved in the un-nitrified stream. At high nitrogen levels, additional methane </w:t>
      </w:r>
      <w:r w:rsidR="00F345F7">
        <w:t>is supplied to the reactor from the</w:t>
      </w:r>
      <w:r>
        <w:t xml:space="preserve"> </w:t>
      </w:r>
      <w:proofErr w:type="spellStart"/>
      <w:r>
        <w:t>AnMBR</w:t>
      </w:r>
      <w:proofErr w:type="spellEnd"/>
      <w:r>
        <w:t>.</w:t>
      </w:r>
    </w:p>
    <w:p w14:paraId="40E8BD75" w14:textId="29D8F75C" w:rsidR="006C6F1C" w:rsidRDefault="006C6F1C" w:rsidP="00322C96">
      <w:pPr>
        <w:pStyle w:val="Heading1"/>
      </w:pPr>
      <w:commentRangeStart w:id="3"/>
      <w:r>
        <w:t>Results</w:t>
      </w:r>
      <w:commentRangeEnd w:id="3"/>
      <w:r w:rsidR="00630E7E">
        <w:rPr>
          <w:rStyle w:val="CommentReference"/>
          <w:rFonts w:asciiTheme="minorHAnsi" w:eastAsiaTheme="minorEastAsia" w:hAnsiTheme="minorHAnsi" w:cstheme="minorBidi"/>
          <w:b w:val="0"/>
          <w:bCs w:val="0"/>
        </w:rPr>
        <w:commentReference w:id="3"/>
      </w:r>
      <w:r w:rsidR="003C1073">
        <w:t xml:space="preserve"> &amp; Discussion</w:t>
      </w:r>
    </w:p>
    <w:p w14:paraId="70B1C4B1" w14:textId="33BD309D" w:rsidR="00B7329E" w:rsidRDefault="00B7329E" w:rsidP="00B7329E">
      <w:pPr>
        <w:pStyle w:val="Heading2"/>
      </w:pPr>
      <w:r>
        <w:t>Sludge Handling</w:t>
      </w:r>
    </w:p>
    <w:p w14:paraId="2EDBF46E" w14:textId="41FE8CF7" w:rsidR="00E60527" w:rsidRDefault="001F6925" w:rsidP="00B7329E">
      <w:r>
        <w:t xml:space="preserve">By decreasing the volume of sludge produced, WWTP operation costs can be decreased substantially, so sludge production rates for scenarios B, C, and D, are compared to sludge production </w:t>
      </w:r>
      <w:r w:rsidR="00F345F7">
        <w:t>rates in base case scenario A i</w:t>
      </w:r>
      <w:r>
        <w:t xml:space="preserve">n </w:t>
      </w:r>
      <w:r w:rsidRPr="001F6925">
        <w:rPr>
          <w:highlight w:val="yellow"/>
        </w:rPr>
        <w:t>figure 2</w:t>
      </w:r>
      <w:r w:rsidR="00F345F7">
        <w:t>.</w:t>
      </w:r>
      <w:r>
        <w:t xml:space="preserve"> </w:t>
      </w:r>
    </w:p>
    <w:tbl>
      <w:tblPr>
        <w:tblStyle w:val="TableGrid"/>
        <w:tblpPr w:leftFromText="180" w:rightFromText="180" w:vertAnchor="text" w:horzAnchor="page" w:tblpX="1909" w:tblpY="170"/>
        <w:tblW w:w="0" w:type="auto"/>
        <w:tblLook w:val="04A0" w:firstRow="1" w:lastRow="0" w:firstColumn="1" w:lastColumn="0" w:noHBand="0" w:noVBand="1"/>
      </w:tblPr>
      <w:tblGrid>
        <w:gridCol w:w="8856"/>
      </w:tblGrid>
      <w:tr w:rsidR="00F345F7" w14:paraId="5DEAA67C" w14:textId="77777777" w:rsidTr="00F345F7">
        <w:tc>
          <w:tcPr>
            <w:tcW w:w="8750" w:type="dxa"/>
          </w:tcPr>
          <w:p w14:paraId="1C8964BF" w14:textId="1E707AB6" w:rsidR="00F345F7" w:rsidRDefault="00285163" w:rsidP="00F345F7">
            <w:r>
              <w:rPr>
                <w:noProof/>
              </w:rPr>
              <w:drawing>
                <wp:inline distT="0" distB="0" distL="0" distR="0" wp14:anchorId="528D5C15" wp14:editId="1954B16E">
                  <wp:extent cx="5558790" cy="2264138"/>
                  <wp:effectExtent l="0" t="0" r="3810" b="0"/>
                  <wp:docPr id="5" name="Picture 5" descr="Macintosh HD:Users:kathryncogert:Reference:ndamo-econ:NDAMO_Feasibility:Images:slud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kathryncogert:Reference:ndamo-econ:NDAMO_Feasibility:Images:slud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t="10345"/>
                          <a:stretch/>
                        </pic:blipFill>
                        <pic:spPr bwMode="auto">
                          <a:xfrm>
                            <a:off x="0" y="0"/>
                            <a:ext cx="5558790" cy="226413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345F7" w14:paraId="78C5A7F0" w14:textId="77777777" w:rsidTr="00F345F7">
        <w:tc>
          <w:tcPr>
            <w:tcW w:w="8750" w:type="dxa"/>
          </w:tcPr>
          <w:p w14:paraId="0E01DE9B" w14:textId="77777777" w:rsidR="00F345F7" w:rsidRDefault="00F345F7" w:rsidP="00F345F7">
            <w:r>
              <w:t>Fig 2. The percent difference in sludge produced in Scenarios B (left), C (middle), and D (right) vs. sludge produced in scenario A. Blue represents a reduction in sludge production as compared to an MLE process and red represents in increase in sludge production.</w:t>
            </w:r>
          </w:p>
        </w:tc>
      </w:tr>
    </w:tbl>
    <w:p w14:paraId="4FEEADAD" w14:textId="592768F2" w:rsidR="00E60527" w:rsidRDefault="00B7329E" w:rsidP="00B7329E">
      <w:r>
        <w:t>Scenario B, (</w:t>
      </w:r>
      <w:r w:rsidRPr="00E60527">
        <w:rPr>
          <w:highlight w:val="yellow"/>
        </w:rPr>
        <w:t>figure 2 left)</w:t>
      </w:r>
      <w:r>
        <w:t xml:space="preserve"> is highly favorable at higher nitrogen/low </w:t>
      </w:r>
      <w:r w:rsidR="00E60527">
        <w:t>COD</w:t>
      </w:r>
      <w:r>
        <w:t xml:space="preserve"> concentrations because </w:t>
      </w:r>
      <w:r w:rsidR="00E60527">
        <w:t xml:space="preserve">the </w:t>
      </w:r>
      <w:proofErr w:type="spellStart"/>
      <w:r>
        <w:t>denitrifiers</w:t>
      </w:r>
      <w:proofErr w:type="spellEnd"/>
      <w:r w:rsidR="00E60527">
        <w:t xml:space="preserve"> required in scenario </w:t>
      </w:r>
      <w:r w:rsidR="00F345F7">
        <w:t xml:space="preserve">have a much higher biomass yield than </w:t>
      </w:r>
      <w:proofErr w:type="spellStart"/>
      <w:r>
        <w:t>anammox</w:t>
      </w:r>
      <w:proofErr w:type="spellEnd"/>
      <w:r w:rsidR="00E60527">
        <w:t xml:space="preserve"> in scenario</w:t>
      </w:r>
      <w:r w:rsidR="00F345F7">
        <w:t>s</w:t>
      </w:r>
      <w:r w:rsidR="00E60527">
        <w:t xml:space="preserve"> B</w:t>
      </w:r>
      <w:r w:rsidR="00F345F7">
        <w:t>, C and D and n-</w:t>
      </w:r>
      <w:proofErr w:type="spellStart"/>
      <w:r w:rsidR="00F345F7">
        <w:t>damo</w:t>
      </w:r>
      <w:proofErr w:type="spellEnd"/>
      <w:r w:rsidR="00F345F7">
        <w:t xml:space="preserve"> is scenarios C and D</w:t>
      </w:r>
      <w:r w:rsidR="00E60527">
        <w:t>.</w:t>
      </w:r>
      <w:r w:rsidR="00D043D3">
        <w:t xml:space="preserve"> </w:t>
      </w:r>
      <w:r w:rsidR="00F345F7">
        <w:t xml:space="preserve">Furthermore, supplemental COD addition </w:t>
      </w:r>
      <w:r w:rsidR="00F345F7" w:rsidRPr="00E60527">
        <w:rPr>
          <w:highlight w:val="yellow"/>
        </w:rPr>
        <w:t xml:space="preserve">(quantified in figure </w:t>
      </w:r>
      <w:r w:rsidR="00F345F7">
        <w:rPr>
          <w:highlight w:val="yellow"/>
        </w:rPr>
        <w:t>3</w:t>
      </w:r>
      <w:r w:rsidR="00F345F7" w:rsidRPr="00E60527">
        <w:rPr>
          <w:highlight w:val="yellow"/>
        </w:rPr>
        <w:t>)</w:t>
      </w:r>
      <w:r w:rsidR="00F345F7">
        <w:t xml:space="preserve">. </w:t>
      </w:r>
      <w:proofErr w:type="gramStart"/>
      <w:r w:rsidR="00E60527">
        <w:t>dramatically</w:t>
      </w:r>
      <w:proofErr w:type="gramEnd"/>
      <w:r w:rsidR="00E60527">
        <w:t xml:space="preserve"> increases sludge production as it mean</w:t>
      </w:r>
      <w:r w:rsidR="00F345F7">
        <w:t>s more</w:t>
      </w:r>
      <w:r w:rsidR="00E60527">
        <w:t xml:space="preserve"> substrate for the heterotrophic </w:t>
      </w:r>
      <w:proofErr w:type="spellStart"/>
      <w:r w:rsidR="00E60527">
        <w:t>denitrifiers</w:t>
      </w:r>
      <w:proofErr w:type="spellEnd"/>
      <w:r w:rsidR="00E60527">
        <w:t xml:space="preserve">. The </w:t>
      </w:r>
      <w:proofErr w:type="spellStart"/>
      <w:r w:rsidR="00E60527">
        <w:t>anammox</w:t>
      </w:r>
      <w:proofErr w:type="spellEnd"/>
      <w:r w:rsidR="00E60527">
        <w:t xml:space="preserve"> in scenario</w:t>
      </w:r>
      <w:r w:rsidR="00F345F7">
        <w:t>s</w:t>
      </w:r>
      <w:r w:rsidR="00E60527">
        <w:t xml:space="preserve"> B</w:t>
      </w:r>
      <w:r w:rsidR="00F345F7">
        <w:t>, C, and D</w:t>
      </w:r>
      <w:r w:rsidR="00E60527">
        <w:t xml:space="preserve"> are autotrop</w:t>
      </w:r>
      <w:r w:rsidR="00F345F7">
        <w:t>hic and thus do not require supplemental COD.  Therefore,</w:t>
      </w:r>
      <w:r w:rsidR="00E60527">
        <w:t xml:space="preserve"> at low COD concentrations significantly less sludge is produced.</w:t>
      </w:r>
      <w:r w:rsidRPr="00EA58BF">
        <w:t xml:space="preserve"> </w:t>
      </w:r>
    </w:p>
    <w:tbl>
      <w:tblPr>
        <w:tblStyle w:val="TableGrid"/>
        <w:tblpPr w:leftFromText="180" w:rightFromText="180" w:vertAnchor="text" w:horzAnchor="page" w:tblpX="1909" w:tblpY="128"/>
        <w:tblOverlap w:val="never"/>
        <w:tblW w:w="0" w:type="auto"/>
        <w:tblLook w:val="04A0" w:firstRow="1" w:lastRow="0" w:firstColumn="1" w:lastColumn="0" w:noHBand="0" w:noVBand="1"/>
      </w:tblPr>
      <w:tblGrid>
        <w:gridCol w:w="4033"/>
      </w:tblGrid>
      <w:tr w:rsidR="008D65B5" w14:paraId="736211E8" w14:textId="77777777" w:rsidTr="008D65B5">
        <w:tc>
          <w:tcPr>
            <w:tcW w:w="3787" w:type="dxa"/>
          </w:tcPr>
          <w:p w14:paraId="66129EC6" w14:textId="2551EAF3" w:rsidR="008D65B5" w:rsidRDefault="00285163" w:rsidP="008D65B5">
            <w:r>
              <w:rPr>
                <w:noProof/>
              </w:rPr>
              <w:drawing>
                <wp:inline distT="0" distB="0" distL="0" distR="0" wp14:anchorId="7A5F9F8E" wp14:editId="0818004E">
                  <wp:extent cx="2423795" cy="2278652"/>
                  <wp:effectExtent l="0" t="0" r="0" b="7620"/>
                  <wp:docPr id="4" name="Picture 4" descr="Macintosh HD:Users:kathryncogert:Reference:ndamo-econ:NDAMO_Feasibility:Images:C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thryncogert:Reference:ndamo-econ:NDAMO_Feasibility:Images:COD.png"/>
                          <pic:cNvPicPr>
                            <a:picLocks noChangeAspect="1" noChangeArrowheads="1"/>
                          </pic:cNvPicPr>
                        </pic:nvPicPr>
                        <pic:blipFill rotWithShape="1">
                          <a:blip r:embed="rId9">
                            <a:extLst>
                              <a:ext uri="{28A0092B-C50C-407E-A947-70E740481C1C}">
                                <a14:useLocalDpi xmlns:a14="http://schemas.microsoft.com/office/drawing/2010/main" val="0"/>
                              </a:ext>
                            </a:extLst>
                          </a:blip>
                          <a:srcRect t="5989"/>
                          <a:stretch/>
                        </pic:blipFill>
                        <pic:spPr bwMode="auto">
                          <a:xfrm>
                            <a:off x="0" y="0"/>
                            <a:ext cx="2423795" cy="22786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D65B5" w14:paraId="3BC2A5F9" w14:textId="77777777" w:rsidTr="008D65B5">
        <w:trPr>
          <w:trHeight w:val="101"/>
        </w:trPr>
        <w:tc>
          <w:tcPr>
            <w:tcW w:w="3787" w:type="dxa"/>
          </w:tcPr>
          <w:p w14:paraId="1455D46A" w14:textId="77777777" w:rsidR="008D65B5" w:rsidRDefault="008D65B5" w:rsidP="008D65B5">
            <w:r>
              <w:t xml:space="preserve">Fig 3. COD addition in scenario A. As nitrogen loading increases, external COD must be added for the </w:t>
            </w:r>
            <w:proofErr w:type="spellStart"/>
            <w:r>
              <w:t>denitrifiers</w:t>
            </w:r>
            <w:proofErr w:type="spellEnd"/>
            <w:r>
              <w:t>.</w:t>
            </w:r>
          </w:p>
        </w:tc>
      </w:tr>
    </w:tbl>
    <w:p w14:paraId="2EBE0AEB" w14:textId="4B6FA32D" w:rsidR="00222BD5" w:rsidRDefault="008D65B5" w:rsidP="00B7329E">
      <w:pPr>
        <w:rPr>
          <w:color w:val="FF0000"/>
        </w:rPr>
      </w:pPr>
      <w:r>
        <w:t>In contrast to scenario B, sludge production in scenario C</w:t>
      </w:r>
      <w:r w:rsidR="000D272E">
        <w:t xml:space="preserve"> </w:t>
      </w:r>
      <w:r>
        <w:t xml:space="preserve">is </w:t>
      </w:r>
      <w:r w:rsidR="000D272E">
        <w:t xml:space="preserve">slightly </w:t>
      </w:r>
      <w:r>
        <w:t>higher</w:t>
      </w:r>
      <w:r w:rsidR="000D272E">
        <w:t xml:space="preserve"> at all concentrations</w:t>
      </w:r>
      <w:r>
        <w:t xml:space="preserve"> because it includes NOB and n-</w:t>
      </w:r>
      <w:proofErr w:type="spellStart"/>
      <w:r>
        <w:t>damo</w:t>
      </w:r>
      <w:proofErr w:type="spellEnd"/>
      <w:r>
        <w:t xml:space="preserve"> biomass as well. </w:t>
      </w:r>
    </w:p>
    <w:p w14:paraId="65D68219" w14:textId="149C12AB" w:rsidR="00B7329E" w:rsidRPr="00B7329E" w:rsidRDefault="00B7329E" w:rsidP="00B7329E">
      <w:r>
        <w:t>S</w:t>
      </w:r>
      <w:r w:rsidR="00222BD5">
        <w:t>cenario D appears</w:t>
      </w:r>
      <w:r>
        <w:t xml:space="preserve"> highly favorable at all concentrations.</w:t>
      </w:r>
      <w:r w:rsidR="00D043D3">
        <w:t xml:space="preserve"> </w:t>
      </w:r>
      <w:r>
        <w:t xml:space="preserve">As anaerobic fermenters grow slowly, digesters </w:t>
      </w:r>
      <w:r w:rsidR="000D272E">
        <w:t xml:space="preserve">have a much lower biomass yield compared to the heterotrophs in high rate </w:t>
      </w:r>
      <w:r>
        <w:t xml:space="preserve">BOD removal or </w:t>
      </w:r>
      <w:proofErr w:type="spellStart"/>
      <w:r>
        <w:t>denitrification</w:t>
      </w:r>
      <w:proofErr w:type="spellEnd"/>
      <w:r>
        <w:t>.</w:t>
      </w:r>
    </w:p>
    <w:p w14:paraId="4A6BF1CF" w14:textId="4AAB2DAF" w:rsidR="006C6F1C" w:rsidRDefault="00222BD5" w:rsidP="00222BD5">
      <w:pPr>
        <w:pStyle w:val="Heading2"/>
      </w:pPr>
      <w:commentRangeStart w:id="4"/>
      <w:r>
        <w:t>Methane Production</w:t>
      </w:r>
      <w:commentRangeEnd w:id="4"/>
      <w:r>
        <w:rPr>
          <w:rStyle w:val="CommentReference"/>
          <w:rFonts w:asciiTheme="minorHAnsi" w:eastAsiaTheme="minorEastAsia" w:hAnsiTheme="minorHAnsi" w:cstheme="minorBidi"/>
          <w:b w:val="0"/>
          <w:bCs w:val="0"/>
        </w:rPr>
        <w:commentReference w:id="4"/>
      </w:r>
    </w:p>
    <w:p w14:paraId="3E5CD9C3" w14:textId="1D298D7B" w:rsidR="00222BD5" w:rsidRDefault="00222BD5" w:rsidP="00222BD5">
      <w:r>
        <w:t>Methane produced by WWTPs is a potent greenhouse gas, but if used for energy recovery it can be a fiscal boon in WWT operational costs.</w:t>
      </w:r>
      <w:r w:rsidR="00D043D3">
        <w:rPr>
          <w:rStyle w:val="CommentReference"/>
        </w:rPr>
        <w:t xml:space="preserve"> </w:t>
      </w:r>
      <w:r w:rsidR="004A16C4">
        <w:t xml:space="preserve">In </w:t>
      </w:r>
      <w:r w:rsidR="004A16C4" w:rsidRPr="004A16C4">
        <w:rPr>
          <w:highlight w:val="yellow"/>
        </w:rPr>
        <w:t xml:space="preserve">figure </w:t>
      </w:r>
      <w:r w:rsidR="00EA2D33">
        <w:t>4</w:t>
      </w:r>
      <w:r w:rsidR="004A16C4">
        <w:t xml:space="preserve">, higher methane production than the base case scenario A is shown in red and lower methane production is shown by </w:t>
      </w:r>
    </w:p>
    <w:p w14:paraId="4449E977" w14:textId="28B7044C" w:rsidR="00222BD5" w:rsidRDefault="00222BD5" w:rsidP="00222BD5">
      <w:r>
        <w:t>In scenario B (</w:t>
      </w:r>
      <w:r>
        <w:rPr>
          <w:highlight w:val="yellow"/>
        </w:rPr>
        <w:t xml:space="preserve">figure </w:t>
      </w:r>
      <w:r w:rsidR="00EA2D33">
        <w:rPr>
          <w:highlight w:val="yellow"/>
        </w:rPr>
        <w:t>4</w:t>
      </w:r>
      <w:r w:rsidRPr="00E60527">
        <w:rPr>
          <w:highlight w:val="yellow"/>
        </w:rPr>
        <w:t xml:space="preserve"> </w:t>
      </w:r>
      <w:r>
        <w:rPr>
          <w:highlight w:val="yellow"/>
        </w:rPr>
        <w:t>left</w:t>
      </w:r>
      <w:r w:rsidRPr="00E60527">
        <w:rPr>
          <w:highlight w:val="yellow"/>
        </w:rPr>
        <w:t>)</w:t>
      </w:r>
      <w:r>
        <w:t xml:space="preserve">, less methane is produced at higher N as slow growing </w:t>
      </w:r>
      <w:proofErr w:type="spellStart"/>
      <w:r>
        <w:t>anammox</w:t>
      </w:r>
      <w:proofErr w:type="spellEnd"/>
      <w:r>
        <w:t xml:space="preserve"> produce less sludge then heterotrophic </w:t>
      </w:r>
      <w:proofErr w:type="spellStart"/>
      <w:r>
        <w:t>denitrifiers</w:t>
      </w:r>
      <w:proofErr w:type="spellEnd"/>
      <w:r>
        <w:t>. Less sludge means less methane fermented by the anaerobic methanogens in the anaerobic digester.</w:t>
      </w:r>
      <w:r w:rsidR="00D043D3">
        <w:t xml:space="preserve"> </w:t>
      </w:r>
    </w:p>
    <w:p w14:paraId="32E2892B" w14:textId="60A01097" w:rsidR="00222BD5" w:rsidRDefault="00222BD5" w:rsidP="00222BD5">
      <w:r>
        <w:t>This effect is compounded in scenario C (</w:t>
      </w:r>
      <w:r>
        <w:rPr>
          <w:highlight w:val="yellow"/>
        </w:rPr>
        <w:t xml:space="preserve">figure </w:t>
      </w:r>
      <w:r w:rsidR="00EA2D33">
        <w:rPr>
          <w:highlight w:val="yellow"/>
        </w:rPr>
        <w:t>4</w:t>
      </w:r>
      <w:r w:rsidRPr="00E60527">
        <w:rPr>
          <w:highlight w:val="yellow"/>
        </w:rPr>
        <w:t xml:space="preserve"> </w:t>
      </w:r>
      <w:r>
        <w:rPr>
          <w:highlight w:val="yellow"/>
        </w:rPr>
        <w:t>middle</w:t>
      </w:r>
      <w:r w:rsidRPr="00E60527">
        <w:rPr>
          <w:highlight w:val="yellow"/>
        </w:rPr>
        <w:t>)</w:t>
      </w:r>
      <w:r>
        <w:t xml:space="preserve"> as not only are slow growing organisms supplying less sludge to the anaerobic digester, </w:t>
      </w:r>
      <w:proofErr w:type="gramStart"/>
      <w:r>
        <w:t>but</w:t>
      </w:r>
      <w:proofErr w:type="gramEnd"/>
      <w:r>
        <w:t xml:space="preserve"> some methane produced is then consumed by the NDAMO.</w:t>
      </w:r>
      <w:r w:rsidR="00D043D3">
        <w:t xml:space="preserve"> </w:t>
      </w:r>
    </w:p>
    <w:p w14:paraId="4D032395" w14:textId="2D5EDEC1" w:rsidR="00222BD5" w:rsidRPr="00222BD5" w:rsidRDefault="00222BD5" w:rsidP="00222BD5">
      <w:r>
        <w:t>Conversely in scenario D (</w:t>
      </w:r>
      <w:r>
        <w:rPr>
          <w:highlight w:val="yellow"/>
        </w:rPr>
        <w:t xml:space="preserve">figure </w:t>
      </w:r>
      <w:r w:rsidR="00EA2D33">
        <w:rPr>
          <w:highlight w:val="yellow"/>
        </w:rPr>
        <w:t>4</w:t>
      </w:r>
      <w:r w:rsidRPr="00E60527">
        <w:rPr>
          <w:highlight w:val="yellow"/>
        </w:rPr>
        <w:t xml:space="preserve"> </w:t>
      </w:r>
      <w:r>
        <w:rPr>
          <w:highlight w:val="yellow"/>
        </w:rPr>
        <w:t>right</w:t>
      </w:r>
      <w:r w:rsidRPr="00E60527">
        <w:rPr>
          <w:highlight w:val="yellow"/>
        </w:rPr>
        <w:t>)</w:t>
      </w:r>
      <w:r>
        <w:t>, a lot of methane is produced at high carbon as not only is the COD ferment</w:t>
      </w:r>
      <w:r w:rsidR="00CE3ECC">
        <w:t xml:space="preserve">ed to methane, </w:t>
      </w:r>
      <w:proofErr w:type="gramStart"/>
      <w:r w:rsidR="00CE3ECC">
        <w:t>but</w:t>
      </w:r>
      <w:proofErr w:type="gramEnd"/>
      <w:r w:rsidR="00CE3ECC">
        <w:t xml:space="preserve"> the sludge produced in</w:t>
      </w:r>
      <w:r>
        <w:t xml:space="preserve"> the </w:t>
      </w:r>
      <w:proofErr w:type="spellStart"/>
      <w:r>
        <w:t>AnMBR</w:t>
      </w:r>
      <w:proofErr w:type="spellEnd"/>
      <w:r>
        <w:t xml:space="preserve"> </w:t>
      </w:r>
      <w:r w:rsidR="00CE3ECC">
        <w:t xml:space="preserve">is </w:t>
      </w:r>
      <w:r>
        <w:t>eventually converted to methane in the anaerobic digester</w:t>
      </w:r>
      <w:r w:rsidR="00CE3ECC">
        <w:t xml:space="preserve">. This effect drops off as </w:t>
      </w:r>
      <w:r>
        <w:t>less COD</w:t>
      </w:r>
      <w:r w:rsidR="00CE3ECC">
        <w:t xml:space="preserve"> is in the influent and</w:t>
      </w:r>
      <w:r>
        <w:t xml:space="preserve"> is available to the </w:t>
      </w:r>
      <w:proofErr w:type="spellStart"/>
      <w:r>
        <w:t>AnMBR</w:t>
      </w:r>
      <w:proofErr w:type="spellEnd"/>
      <w:r>
        <w:t>.</w:t>
      </w:r>
      <w:r w:rsidR="00D043D3">
        <w:t xml:space="preserve"> </w:t>
      </w:r>
      <w:r w:rsidR="00CE3ECC">
        <w:t>This is compounded at high nitrogen concentrations.</w:t>
      </w:r>
      <w:r w:rsidR="00D043D3">
        <w:t xml:space="preserve"> </w:t>
      </w:r>
      <w:r w:rsidR="00CE3ECC">
        <w:t xml:space="preserve">At these concentrations, the demand from NDAMO on methane increases beyond the dissolved methane concentrations and some of the gaseous methane produced from the </w:t>
      </w:r>
      <w:proofErr w:type="spellStart"/>
      <w:r w:rsidR="00CE3ECC">
        <w:t>AnMBR</w:t>
      </w:r>
      <w:proofErr w:type="spellEnd"/>
      <w:r w:rsidR="00CE3ECC">
        <w:t xml:space="preserve"> is consumed. </w:t>
      </w:r>
    </w:p>
    <w:tbl>
      <w:tblPr>
        <w:tblStyle w:val="TableGrid"/>
        <w:tblW w:w="0" w:type="auto"/>
        <w:tblLook w:val="04A0" w:firstRow="1" w:lastRow="0" w:firstColumn="1" w:lastColumn="0" w:noHBand="0" w:noVBand="1"/>
      </w:tblPr>
      <w:tblGrid>
        <w:gridCol w:w="8856"/>
      </w:tblGrid>
      <w:tr w:rsidR="006D65D7" w14:paraId="6E047370" w14:textId="77777777" w:rsidTr="006D65D7">
        <w:tc>
          <w:tcPr>
            <w:tcW w:w="8856" w:type="dxa"/>
          </w:tcPr>
          <w:p w14:paraId="2A287B07" w14:textId="22E392D9" w:rsidR="006D65D7" w:rsidRDefault="00285163" w:rsidP="006D65D7">
            <w:r>
              <w:rPr>
                <w:noProof/>
              </w:rPr>
              <w:drawing>
                <wp:inline distT="0" distB="0" distL="0" distR="0" wp14:anchorId="45202D09" wp14:editId="2752FB34">
                  <wp:extent cx="5471795" cy="2249442"/>
                  <wp:effectExtent l="0" t="0" r="0" b="11430"/>
                  <wp:docPr id="2" name="Picture 2" descr="Macintosh HD:Users:kathryncogert:Reference:ndamo-econ:NDAMO_Feasibility:Images:meth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athryncogert:Reference:ndamo-econ:NDAMO_Feasibility:Images:methane.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9885"/>
                          <a:stretch/>
                        </pic:blipFill>
                        <pic:spPr bwMode="auto">
                          <a:xfrm>
                            <a:off x="0" y="0"/>
                            <a:ext cx="5471795" cy="22494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D65D7" w14:paraId="553BD06C" w14:textId="77777777" w:rsidTr="006D65D7">
        <w:tc>
          <w:tcPr>
            <w:tcW w:w="8856" w:type="dxa"/>
          </w:tcPr>
          <w:p w14:paraId="3BCD7CDC" w14:textId="51CBF930" w:rsidR="006D65D7" w:rsidRDefault="006D65D7" w:rsidP="00EA2D33">
            <w:r>
              <w:t xml:space="preserve">Fig </w:t>
            </w:r>
            <w:r w:rsidR="00EA2D33">
              <w:t>4</w:t>
            </w:r>
            <w:r w:rsidR="007F2DD6">
              <w:t>. The percent</w:t>
            </w:r>
            <w:r>
              <w:t xml:space="preserve"> difference in </w:t>
            </w:r>
            <w:r w:rsidR="00D16AD7">
              <w:t>methane produced</w:t>
            </w:r>
            <w:r>
              <w:t xml:space="preserve"> in Scenarios B (left), C (middle), and D (right) vs. </w:t>
            </w:r>
            <w:r w:rsidR="00D16AD7">
              <w:t>methane produced</w:t>
            </w:r>
            <w:r>
              <w:t xml:space="preserve"> in scenario A</w:t>
            </w:r>
            <w:r w:rsidR="00222BD5">
              <w:t>.</w:t>
            </w:r>
          </w:p>
        </w:tc>
      </w:tr>
    </w:tbl>
    <w:p w14:paraId="72B7AA87" w14:textId="18852174" w:rsidR="006D65D7" w:rsidRDefault="00CE3ECC" w:rsidP="00CE3ECC">
      <w:pPr>
        <w:pStyle w:val="Heading2"/>
      </w:pPr>
      <w:r>
        <w:t>Oxygen Demand</w:t>
      </w:r>
    </w:p>
    <w:p w14:paraId="766D4BFC" w14:textId="56ECA77C" w:rsidR="00EA2D33" w:rsidRDefault="00514FCC" w:rsidP="00CE3ECC">
      <w:r>
        <w:t>In figure 5, blue represent a lower oxygen demand as compared to scenario A and red represents an increase in oxygen demand.</w:t>
      </w:r>
      <w:r w:rsidR="00EA2D33">
        <w:t xml:space="preserve"> </w:t>
      </w:r>
    </w:p>
    <w:p w14:paraId="319F24FD" w14:textId="5A08FA3E" w:rsidR="00EA2D33" w:rsidRDefault="00EA2D33" w:rsidP="00CE3ECC">
      <w:r>
        <w:t>Scenario B (</w:t>
      </w:r>
      <w:r w:rsidRPr="00EA2D33">
        <w:rPr>
          <w:highlight w:val="yellow"/>
        </w:rPr>
        <w:t>figure 5 left</w:t>
      </w:r>
      <w:r>
        <w:t xml:space="preserve">) is favorable at high nitrogen and low carbon concentrations but as carbon in influent increases, aeration required for high rate BOD removal increases and the system becomes unfavorable. </w:t>
      </w:r>
    </w:p>
    <w:p w14:paraId="3AE1DF64" w14:textId="79D75192" w:rsidR="00644E5F" w:rsidRDefault="00EA2D33" w:rsidP="00CE3ECC">
      <w:r w:rsidRPr="00D16AD7">
        <w:t>Scenario C</w:t>
      </w:r>
      <w:r>
        <w:t xml:space="preserve"> (</w:t>
      </w:r>
      <w:r w:rsidRPr="00EA2D33">
        <w:rPr>
          <w:highlight w:val="yellow"/>
        </w:rPr>
        <w:t>figure 5 middle</w:t>
      </w:r>
      <w:r w:rsidR="00644E5F">
        <w:t>)</w:t>
      </w:r>
      <w:r w:rsidRPr="00D16AD7">
        <w:t xml:space="preserve"> is very similar to scenario B, but even more unfavorable at high carbon in influent as more oxygen is required for nitrification</w:t>
      </w:r>
      <w:r w:rsidR="00644E5F">
        <w:t xml:space="preserve"> of ammonia to nitrate</w:t>
      </w:r>
      <w:r w:rsidR="00514FCC">
        <w:t xml:space="preserve"> as compared to the</w:t>
      </w:r>
      <w:r w:rsidRPr="00D16AD7">
        <w:t xml:space="preserve"> </w:t>
      </w:r>
      <w:proofErr w:type="spellStart"/>
      <w:r w:rsidRPr="00D16AD7">
        <w:t>nitritation</w:t>
      </w:r>
      <w:proofErr w:type="spellEnd"/>
      <w:r w:rsidR="00644E5F">
        <w:t xml:space="preserve"> of ammonia to only nitrite</w:t>
      </w:r>
      <w:r w:rsidRPr="00D16AD7">
        <w:t>.</w:t>
      </w:r>
      <w:r>
        <w:t xml:space="preserve"> </w:t>
      </w:r>
    </w:p>
    <w:p w14:paraId="2233FDE1" w14:textId="0D9A3A97" w:rsidR="00CE3ECC" w:rsidRPr="00CE3ECC" w:rsidRDefault="00EA2D33" w:rsidP="00CE3ECC">
      <w:r>
        <w:t>Scenario D</w:t>
      </w:r>
      <w:r w:rsidR="00644E5F">
        <w:t xml:space="preserve"> (</w:t>
      </w:r>
      <w:r w:rsidR="00644E5F" w:rsidRPr="00EA2D33">
        <w:rPr>
          <w:highlight w:val="yellow"/>
        </w:rPr>
        <w:t>figure 5</w:t>
      </w:r>
      <w:r w:rsidR="00644E5F" w:rsidRPr="00644E5F">
        <w:rPr>
          <w:highlight w:val="yellow"/>
        </w:rPr>
        <w:t xml:space="preserve"> right</w:t>
      </w:r>
      <w:r w:rsidR="00644E5F">
        <w:t>)</w:t>
      </w:r>
      <w:r>
        <w:t xml:space="preserve"> is drastically more favorable across all concentrations because not only i</w:t>
      </w:r>
      <w:r w:rsidR="00644E5F">
        <w:t>s less oxygen required at high nitrogen</w:t>
      </w:r>
      <w:r>
        <w:t xml:space="preserve"> concentrations</w:t>
      </w:r>
      <w:r w:rsidR="00644E5F">
        <w:t xml:space="preserve"> (as wit</w:t>
      </w:r>
      <w:r w:rsidR="00514FCC">
        <w:t xml:space="preserve">h scenarios B &amp; C), but at high </w:t>
      </w:r>
      <w:r w:rsidR="00644E5F">
        <w:t xml:space="preserve">COD </w:t>
      </w:r>
      <w:r>
        <w:t xml:space="preserve">concentrations </w:t>
      </w:r>
      <w:r w:rsidR="00644E5F">
        <w:t xml:space="preserve">less oxygen is required as well. In scenario A, if not enough </w:t>
      </w:r>
      <w:proofErr w:type="gramStart"/>
      <w:r w:rsidR="00644E5F">
        <w:t>nitrate</w:t>
      </w:r>
      <w:proofErr w:type="gramEnd"/>
      <w:r w:rsidR="00644E5F">
        <w:t xml:space="preserve"> is available to remove all of the COD, additional oxygen is supplied to the </w:t>
      </w:r>
      <w:proofErr w:type="spellStart"/>
      <w:r w:rsidR="00644E5F">
        <w:t>denitrification</w:t>
      </w:r>
      <w:proofErr w:type="spellEnd"/>
      <w:r w:rsidR="00644E5F">
        <w:t xml:space="preserve"> reactor.</w:t>
      </w:r>
      <w:r w:rsidR="00D043D3">
        <w:t xml:space="preserve"> </w:t>
      </w:r>
      <w:r w:rsidR="00644E5F">
        <w:t xml:space="preserve">Conversely, scenario D removes all COD anaerobically, so </w:t>
      </w:r>
      <w:r>
        <w:t xml:space="preserve">no additional oxygen is </w:t>
      </w:r>
      <w:r w:rsidR="00644E5F">
        <w:t xml:space="preserve">required </w:t>
      </w:r>
      <w:r>
        <w:t>to</w:t>
      </w:r>
      <w:r w:rsidR="00644E5F">
        <w:t xml:space="preserve"> ensure that all COD is removed.</w:t>
      </w:r>
    </w:p>
    <w:tbl>
      <w:tblPr>
        <w:tblStyle w:val="TableGrid"/>
        <w:tblW w:w="0" w:type="auto"/>
        <w:tblLook w:val="04A0" w:firstRow="1" w:lastRow="0" w:firstColumn="1" w:lastColumn="0" w:noHBand="0" w:noVBand="1"/>
      </w:tblPr>
      <w:tblGrid>
        <w:gridCol w:w="8856"/>
      </w:tblGrid>
      <w:tr w:rsidR="00630E7E" w14:paraId="66422464" w14:textId="77777777" w:rsidTr="00630E7E">
        <w:tc>
          <w:tcPr>
            <w:tcW w:w="8856" w:type="dxa"/>
          </w:tcPr>
          <w:p w14:paraId="0B160172" w14:textId="0D581C67" w:rsidR="00630E7E" w:rsidRDefault="00285163" w:rsidP="00630E7E">
            <w:r>
              <w:rPr>
                <w:noProof/>
              </w:rPr>
              <w:drawing>
                <wp:inline distT="0" distB="0" distL="0" distR="0" wp14:anchorId="66992A37" wp14:editId="35E12A94">
                  <wp:extent cx="5471795" cy="2234928"/>
                  <wp:effectExtent l="0" t="0" r="0" b="635"/>
                  <wp:docPr id="1" name="Picture 1" descr="Macintosh HD:Users:kathryncogert:Reference:ndamo-econ:NDAMO_Feasibility:Images:slud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athryncogert:Reference:ndamo-econ:NDAMO_Feasibility:Images:slud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t="10466"/>
                          <a:stretch/>
                        </pic:blipFill>
                        <pic:spPr bwMode="auto">
                          <a:xfrm>
                            <a:off x="0" y="0"/>
                            <a:ext cx="5471795" cy="223492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30E7E" w14:paraId="11595B14" w14:textId="77777777" w:rsidTr="00630E7E">
        <w:tc>
          <w:tcPr>
            <w:tcW w:w="8856" w:type="dxa"/>
          </w:tcPr>
          <w:p w14:paraId="127AF017" w14:textId="5BD3BB04" w:rsidR="00630E7E" w:rsidRPr="00205798" w:rsidRDefault="00630E7E" w:rsidP="00EA2D33">
            <w:r>
              <w:t xml:space="preserve">Fig </w:t>
            </w:r>
            <w:r w:rsidR="00EA2D33">
              <w:t>5</w:t>
            </w:r>
            <w:r w:rsidR="007F2DD6">
              <w:t>. The percent</w:t>
            </w:r>
            <w:r>
              <w:t xml:space="preserve"> difference in oxygen demand in Scenarios B (left), C (middle), and D (right) vs. sludge produced in scenario A. </w:t>
            </w:r>
          </w:p>
        </w:tc>
      </w:tr>
    </w:tbl>
    <w:p w14:paraId="2B2ADF91" w14:textId="09BE9831" w:rsidR="0024533E" w:rsidRDefault="00644E5F" w:rsidP="00514FCC">
      <w:r>
        <w:t xml:space="preserve">When compared to traditional </w:t>
      </w:r>
      <w:r w:rsidR="00514FCC">
        <w:t>MLE</w:t>
      </w:r>
      <w:r>
        <w:t xml:space="preserve">, the scenarios simulated here suggest </w:t>
      </w:r>
      <w:r w:rsidR="0024533E">
        <w:t>that low COD high nitrogen concentration influent treated by an n-</w:t>
      </w:r>
      <w:proofErr w:type="spellStart"/>
      <w:r w:rsidR="0024533E">
        <w:t>damo</w:t>
      </w:r>
      <w:proofErr w:type="spellEnd"/>
      <w:r w:rsidR="0024533E">
        <w:t xml:space="preserve"> </w:t>
      </w:r>
      <w:proofErr w:type="spellStart"/>
      <w:r w:rsidR="0024533E">
        <w:t>anammox</w:t>
      </w:r>
      <w:proofErr w:type="spellEnd"/>
      <w:r w:rsidR="0024533E">
        <w:t xml:space="preserve"> system would provide significant savings to WWTP operational costs as compared to traditional MLE systems. </w:t>
      </w:r>
    </w:p>
    <w:p w14:paraId="0713A063" w14:textId="61412E21" w:rsidR="0024533E" w:rsidRDefault="00644E5F" w:rsidP="0024533E">
      <w:r>
        <w:t>When compared side by si</w:t>
      </w:r>
      <w:r w:rsidR="00514FCC">
        <w:t>de</w:t>
      </w:r>
      <w:r w:rsidR="0024533E">
        <w:t xml:space="preserve"> to the </w:t>
      </w:r>
      <w:proofErr w:type="spellStart"/>
      <w:r w:rsidR="0024533E">
        <w:t>anammox</w:t>
      </w:r>
      <w:proofErr w:type="spellEnd"/>
      <w:r w:rsidR="0024533E">
        <w:t xml:space="preserve"> only system</w:t>
      </w:r>
      <w:r w:rsidR="00514FCC">
        <w:t>, the simple addition of n-</w:t>
      </w:r>
      <w:proofErr w:type="spellStart"/>
      <w:r w:rsidR="00514FCC">
        <w:t>damo</w:t>
      </w:r>
      <w:proofErr w:type="spellEnd"/>
      <w:r w:rsidR="00514FCC">
        <w:t xml:space="preserve"> to the SHARON </w:t>
      </w:r>
      <w:proofErr w:type="spellStart"/>
      <w:r w:rsidR="00514FCC">
        <w:t>anammox</w:t>
      </w:r>
      <w:proofErr w:type="spellEnd"/>
      <w:r w:rsidR="00514FCC">
        <w:t xml:space="preserve"> reactor</w:t>
      </w:r>
      <w:r>
        <w:t xml:space="preserve"> seems to increase the demands on a</w:t>
      </w:r>
      <w:r w:rsidR="00D043D3">
        <w:t>eration and sludge production</w:t>
      </w:r>
      <w:r w:rsidR="0024533E">
        <w:t xml:space="preserve"> only</w:t>
      </w:r>
      <w:r w:rsidR="00514FCC">
        <w:t xml:space="preserve"> slightly</w:t>
      </w:r>
      <w:r w:rsidR="00D043D3">
        <w:t xml:space="preserve">. </w:t>
      </w:r>
      <w:r w:rsidR="0024533E">
        <w:t>Therefore, The cost of an n-</w:t>
      </w:r>
      <w:proofErr w:type="spellStart"/>
      <w:r w:rsidR="0024533E">
        <w:t>damo</w:t>
      </w:r>
      <w:proofErr w:type="spellEnd"/>
      <w:r w:rsidR="0024533E">
        <w:t xml:space="preserve"> </w:t>
      </w:r>
      <w:proofErr w:type="spellStart"/>
      <w:r w:rsidR="0024533E">
        <w:t>anammox</w:t>
      </w:r>
      <w:proofErr w:type="spellEnd"/>
      <w:r w:rsidR="0024533E">
        <w:t xml:space="preserve"> system would only be slightly higher than that of an </w:t>
      </w:r>
      <w:proofErr w:type="spellStart"/>
      <w:r w:rsidR="0024533E">
        <w:t>anammox</w:t>
      </w:r>
      <w:proofErr w:type="spellEnd"/>
      <w:r w:rsidR="0024533E">
        <w:t xml:space="preserve"> system and would be much easier to control.</w:t>
      </w:r>
    </w:p>
    <w:p w14:paraId="5301AF4A" w14:textId="4C828E75" w:rsidR="003C1073" w:rsidRPr="0024533E" w:rsidRDefault="00B62A41" w:rsidP="0024533E">
      <w:pPr>
        <w:rPr>
          <w:rFonts w:ascii="Cambria" w:hAnsi="Cambria"/>
        </w:rPr>
      </w:pPr>
      <w:r>
        <w:t>The simulations also highlight t</w:t>
      </w:r>
      <w:r w:rsidR="0024533E">
        <w:t>hat an</w:t>
      </w:r>
      <w:r w:rsidR="003C1073">
        <w:t xml:space="preserve"> </w:t>
      </w:r>
      <w:proofErr w:type="spellStart"/>
      <w:r w:rsidR="003C1073">
        <w:t>AnMBR</w:t>
      </w:r>
      <w:proofErr w:type="spellEnd"/>
      <w:r w:rsidR="003C1073">
        <w:t xml:space="preserve"> system plus a SHARON </w:t>
      </w:r>
      <w:proofErr w:type="spellStart"/>
      <w:r w:rsidR="003C1073">
        <w:t>anammox</w:t>
      </w:r>
      <w:proofErr w:type="spellEnd"/>
      <w:r w:rsidR="003C1073">
        <w:t xml:space="preserve"> and n-</w:t>
      </w:r>
      <w:proofErr w:type="spellStart"/>
      <w:r w:rsidR="003C1073">
        <w:t>damo</w:t>
      </w:r>
      <w:proofErr w:type="spellEnd"/>
      <w:r w:rsidR="003C1073">
        <w:t xml:space="preserve"> system would present a powerful treatment scheme for a wide range of influent concentrations.</w:t>
      </w:r>
    </w:p>
    <w:p w14:paraId="3B1151F1" w14:textId="770B93B3" w:rsidR="003C1073" w:rsidRPr="003C1073" w:rsidRDefault="003C1073" w:rsidP="0024533E">
      <w:commentRangeStart w:id="5"/>
      <w:r>
        <w:t>Something about greenhouse gases when I get that part done….</w:t>
      </w:r>
      <w:commentRangeEnd w:id="5"/>
      <w:r>
        <w:rPr>
          <w:rStyle w:val="CommentReference"/>
        </w:rPr>
        <w:commentReference w:id="5"/>
      </w:r>
    </w:p>
    <w:sectPr w:rsidR="003C1073" w:rsidRPr="003C1073" w:rsidSect="006C6F1C">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athryn Cogert" w:date="2016-09-16T16:50:00Z" w:initials="KC">
    <w:p w14:paraId="1EE14BF8" w14:textId="25DEAD0E" w:rsidR="007131DB" w:rsidRDefault="007131DB">
      <w:pPr>
        <w:pStyle w:val="CommentText"/>
      </w:pPr>
      <w:r>
        <w:rPr>
          <w:rStyle w:val="CommentReference"/>
        </w:rPr>
        <w:annotationRef/>
      </w:r>
      <w:r w:rsidR="00731350">
        <w:t>Order OK?</w:t>
      </w:r>
      <w:bookmarkStart w:id="1" w:name="_GoBack"/>
      <w:bookmarkEnd w:id="1"/>
    </w:p>
  </w:comment>
  <w:comment w:id="2" w:author="Kathryn Cogert" w:date="2016-09-16T14:25:00Z" w:initials="KC">
    <w:p w14:paraId="05F7C716" w14:textId="01131B5F" w:rsidR="007131DB" w:rsidRDefault="007131DB">
      <w:pPr>
        <w:pStyle w:val="CommentText"/>
      </w:pPr>
      <w:r>
        <w:rPr>
          <w:rStyle w:val="CommentReference"/>
        </w:rPr>
        <w:annotationRef/>
      </w:r>
      <w:r>
        <w:t>Incomplete, just copy pasted from other sections for now</w:t>
      </w:r>
    </w:p>
  </w:comment>
  <w:comment w:id="3" w:author="Kathryn Cogert" w:date="2016-09-09T16:57:00Z" w:initials="KC">
    <w:p w14:paraId="6FDD0A55" w14:textId="77777777" w:rsidR="007131DB" w:rsidRDefault="007131DB">
      <w:pPr>
        <w:pStyle w:val="CommentText"/>
      </w:pPr>
      <w:r>
        <w:rPr>
          <w:rStyle w:val="CommentReference"/>
        </w:rPr>
        <w:annotationRef/>
      </w:r>
      <w:r>
        <w:t>I’ll fix issues with labeling/pixilation/</w:t>
      </w:r>
      <w:proofErr w:type="spellStart"/>
      <w:r>
        <w:t>fontsize</w:t>
      </w:r>
      <w:proofErr w:type="spellEnd"/>
      <w:r>
        <w:t xml:space="preserve"> for next rev </w:t>
      </w:r>
    </w:p>
  </w:comment>
  <w:comment w:id="4" w:author="Kathryn Cogert" w:date="2016-09-16T14:14:00Z" w:initials="KC">
    <w:p w14:paraId="2F1DE722" w14:textId="17B2C17E" w:rsidR="007131DB" w:rsidRDefault="007131DB">
      <w:pPr>
        <w:pStyle w:val="CommentText"/>
      </w:pPr>
      <w:r>
        <w:rPr>
          <w:rStyle w:val="CommentReference"/>
        </w:rPr>
        <w:annotationRef/>
      </w:r>
      <w:r>
        <w:t xml:space="preserve">Needs to include CO2 produced from </w:t>
      </w:r>
      <w:proofErr w:type="spellStart"/>
      <w:r>
        <w:t>AnMBR</w:t>
      </w:r>
      <w:proofErr w:type="spellEnd"/>
      <w:r>
        <w:t xml:space="preserve">, </w:t>
      </w:r>
      <w:proofErr w:type="spellStart"/>
      <w:r>
        <w:t>denit</w:t>
      </w:r>
      <w:proofErr w:type="spellEnd"/>
      <w:r>
        <w:t>, and anaerobic digester</w:t>
      </w:r>
    </w:p>
  </w:comment>
  <w:comment w:id="5" w:author="Kathryn Cogert" w:date="2016-09-16T16:35:00Z" w:initials="KC">
    <w:p w14:paraId="10325591" w14:textId="28C2C31F" w:rsidR="007131DB" w:rsidRDefault="007131DB">
      <w:pPr>
        <w:pStyle w:val="CommentText"/>
      </w:pPr>
      <w:r>
        <w:rPr>
          <w:rStyle w:val="CommentReference"/>
        </w:rPr>
        <w:annotationRef/>
      </w:r>
      <w:r>
        <w:t>To do</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7E6974"/>
    <w:multiLevelType w:val="hybridMultilevel"/>
    <w:tmpl w:val="A3BAA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6F1C"/>
    <w:rsid w:val="000211AF"/>
    <w:rsid w:val="000401AE"/>
    <w:rsid w:val="000D272E"/>
    <w:rsid w:val="001B21E5"/>
    <w:rsid w:val="001D683F"/>
    <w:rsid w:val="001F0AEF"/>
    <w:rsid w:val="001F6925"/>
    <w:rsid w:val="00205798"/>
    <w:rsid w:val="00222BD5"/>
    <w:rsid w:val="0024533E"/>
    <w:rsid w:val="00255889"/>
    <w:rsid w:val="00285163"/>
    <w:rsid w:val="00285E2B"/>
    <w:rsid w:val="00322C96"/>
    <w:rsid w:val="003302AB"/>
    <w:rsid w:val="003356D8"/>
    <w:rsid w:val="0039127C"/>
    <w:rsid w:val="003C1073"/>
    <w:rsid w:val="003C7DCE"/>
    <w:rsid w:val="00420716"/>
    <w:rsid w:val="0042377E"/>
    <w:rsid w:val="004460A5"/>
    <w:rsid w:val="00490FBA"/>
    <w:rsid w:val="004A16C4"/>
    <w:rsid w:val="00500BDC"/>
    <w:rsid w:val="0050124A"/>
    <w:rsid w:val="00514FCC"/>
    <w:rsid w:val="00521536"/>
    <w:rsid w:val="00557FBA"/>
    <w:rsid w:val="0060631E"/>
    <w:rsid w:val="00630E7E"/>
    <w:rsid w:val="00644E5F"/>
    <w:rsid w:val="006568D5"/>
    <w:rsid w:val="00662EFE"/>
    <w:rsid w:val="006C6F1C"/>
    <w:rsid w:val="006D65D7"/>
    <w:rsid w:val="007047CA"/>
    <w:rsid w:val="007131DB"/>
    <w:rsid w:val="007242C7"/>
    <w:rsid w:val="00731350"/>
    <w:rsid w:val="0075446F"/>
    <w:rsid w:val="007D40FC"/>
    <w:rsid w:val="007F2DD6"/>
    <w:rsid w:val="00837510"/>
    <w:rsid w:val="008D65B5"/>
    <w:rsid w:val="008E1F23"/>
    <w:rsid w:val="00A56ACF"/>
    <w:rsid w:val="00B62A41"/>
    <w:rsid w:val="00B7329E"/>
    <w:rsid w:val="00B912E2"/>
    <w:rsid w:val="00C3375C"/>
    <w:rsid w:val="00C44661"/>
    <w:rsid w:val="00C83933"/>
    <w:rsid w:val="00CE3ECC"/>
    <w:rsid w:val="00D043D3"/>
    <w:rsid w:val="00D16AD7"/>
    <w:rsid w:val="00D8650E"/>
    <w:rsid w:val="00DA4EE1"/>
    <w:rsid w:val="00E60527"/>
    <w:rsid w:val="00E95560"/>
    <w:rsid w:val="00EA17C8"/>
    <w:rsid w:val="00EA2D33"/>
    <w:rsid w:val="00EA58BF"/>
    <w:rsid w:val="00EA5F72"/>
    <w:rsid w:val="00F345F7"/>
    <w:rsid w:val="00F37B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6DD3F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7E"/>
    <w:pPr>
      <w:spacing w:after="120"/>
    </w:pPr>
    <w:rPr>
      <w:rFonts w:ascii="Times New Roman" w:hAnsi="Times New Roman"/>
    </w:rPr>
  </w:style>
  <w:style w:type="paragraph" w:styleId="Heading1">
    <w:name w:val="heading 1"/>
    <w:basedOn w:val="Normal"/>
    <w:next w:val="Normal"/>
    <w:link w:val="Heading1Char"/>
    <w:uiPriority w:val="9"/>
    <w:qFormat/>
    <w:rsid w:val="0042377E"/>
    <w:pPr>
      <w:keepNext/>
      <w:keepLines/>
      <w:spacing w:before="48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3302AB"/>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6F1C"/>
  </w:style>
  <w:style w:type="paragraph" w:styleId="BalloonText">
    <w:name w:val="Balloon Text"/>
    <w:basedOn w:val="Normal"/>
    <w:link w:val="BalloonTextChar"/>
    <w:uiPriority w:val="99"/>
    <w:semiHidden/>
    <w:unhideWhenUsed/>
    <w:rsid w:val="006C6F1C"/>
    <w:rPr>
      <w:rFonts w:ascii="Lucida Grande" w:hAnsi="Lucida Grande"/>
      <w:sz w:val="18"/>
      <w:szCs w:val="18"/>
    </w:rPr>
  </w:style>
  <w:style w:type="character" w:customStyle="1" w:styleId="BalloonTextChar">
    <w:name w:val="Balloon Text Char"/>
    <w:basedOn w:val="DefaultParagraphFont"/>
    <w:link w:val="BalloonText"/>
    <w:uiPriority w:val="99"/>
    <w:semiHidden/>
    <w:rsid w:val="006C6F1C"/>
    <w:rPr>
      <w:rFonts w:ascii="Lucida Grande" w:hAnsi="Lucida Grande"/>
      <w:sz w:val="18"/>
      <w:szCs w:val="18"/>
    </w:rPr>
  </w:style>
  <w:style w:type="character" w:styleId="CommentReference">
    <w:name w:val="annotation reference"/>
    <w:basedOn w:val="DefaultParagraphFont"/>
    <w:uiPriority w:val="99"/>
    <w:semiHidden/>
    <w:unhideWhenUsed/>
    <w:rsid w:val="001B21E5"/>
    <w:rPr>
      <w:sz w:val="18"/>
      <w:szCs w:val="18"/>
    </w:rPr>
  </w:style>
  <w:style w:type="paragraph" w:styleId="CommentText">
    <w:name w:val="annotation text"/>
    <w:basedOn w:val="Normal"/>
    <w:link w:val="CommentTextChar"/>
    <w:uiPriority w:val="99"/>
    <w:semiHidden/>
    <w:unhideWhenUsed/>
    <w:rsid w:val="001B21E5"/>
  </w:style>
  <w:style w:type="character" w:customStyle="1" w:styleId="CommentTextChar">
    <w:name w:val="Comment Text Char"/>
    <w:basedOn w:val="DefaultParagraphFont"/>
    <w:link w:val="CommentText"/>
    <w:uiPriority w:val="99"/>
    <w:semiHidden/>
    <w:rsid w:val="001B21E5"/>
  </w:style>
  <w:style w:type="paragraph" w:styleId="CommentSubject">
    <w:name w:val="annotation subject"/>
    <w:basedOn w:val="CommentText"/>
    <w:next w:val="CommentText"/>
    <w:link w:val="CommentSubjectChar"/>
    <w:uiPriority w:val="99"/>
    <w:semiHidden/>
    <w:unhideWhenUsed/>
    <w:rsid w:val="001B21E5"/>
    <w:rPr>
      <w:b/>
      <w:bCs/>
      <w:sz w:val="20"/>
      <w:szCs w:val="20"/>
    </w:rPr>
  </w:style>
  <w:style w:type="character" w:customStyle="1" w:styleId="CommentSubjectChar">
    <w:name w:val="Comment Subject Char"/>
    <w:basedOn w:val="CommentTextChar"/>
    <w:link w:val="CommentSubject"/>
    <w:uiPriority w:val="99"/>
    <w:semiHidden/>
    <w:rsid w:val="001B21E5"/>
    <w:rPr>
      <w:b/>
      <w:bCs/>
      <w:sz w:val="20"/>
      <w:szCs w:val="20"/>
    </w:rPr>
  </w:style>
  <w:style w:type="table" w:styleId="TableGrid">
    <w:name w:val="Table Grid"/>
    <w:basedOn w:val="TableNormal"/>
    <w:uiPriority w:val="59"/>
    <w:rsid w:val="00DA4E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2377E"/>
    <w:rPr>
      <w:rFonts w:ascii="Times New Roman" w:eastAsiaTheme="majorEastAsia" w:hAnsi="Times New Roman" w:cstheme="majorBidi"/>
      <w:b/>
      <w:bCs/>
      <w:sz w:val="28"/>
      <w:szCs w:val="32"/>
    </w:rPr>
  </w:style>
  <w:style w:type="character" w:customStyle="1" w:styleId="Heading2Char">
    <w:name w:val="Heading 2 Char"/>
    <w:basedOn w:val="DefaultParagraphFont"/>
    <w:link w:val="Heading2"/>
    <w:uiPriority w:val="9"/>
    <w:rsid w:val="003302AB"/>
    <w:rPr>
      <w:rFonts w:ascii="Times New Roman" w:eastAsiaTheme="majorEastAsia" w:hAnsi="Times New Roman" w:cstheme="majorBidi"/>
      <w:b/>
      <w:bCs/>
      <w:szCs w:val="26"/>
    </w:rPr>
  </w:style>
  <w:style w:type="character" w:styleId="Hyperlink">
    <w:name w:val="Hyperlink"/>
    <w:basedOn w:val="DefaultParagraphFont"/>
    <w:uiPriority w:val="99"/>
    <w:unhideWhenUsed/>
    <w:rsid w:val="00EA17C8"/>
    <w:rPr>
      <w:color w:val="0000FF" w:themeColor="hyperlink"/>
      <w:u w:val="single"/>
    </w:rPr>
  </w:style>
  <w:style w:type="character" w:styleId="FollowedHyperlink">
    <w:name w:val="FollowedHyperlink"/>
    <w:basedOn w:val="DefaultParagraphFont"/>
    <w:uiPriority w:val="99"/>
    <w:semiHidden/>
    <w:unhideWhenUsed/>
    <w:rsid w:val="001F6925"/>
    <w:rPr>
      <w:color w:val="800080" w:themeColor="followedHyperlink"/>
      <w:u w:val="single"/>
    </w:rPr>
  </w:style>
  <w:style w:type="paragraph" w:styleId="NoSpacing">
    <w:name w:val="No Spacing"/>
    <w:uiPriority w:val="1"/>
    <w:qFormat/>
    <w:rsid w:val="008E1F23"/>
    <w:rPr>
      <w:rFonts w:eastAsiaTheme="minorHAnsi"/>
      <w:sz w:val="22"/>
      <w:szCs w:val="22"/>
      <w:lang w:val="nl-NL"/>
    </w:rPr>
  </w:style>
  <w:style w:type="paragraph" w:styleId="Title">
    <w:name w:val="Title"/>
    <w:basedOn w:val="Normal"/>
    <w:next w:val="Normal"/>
    <w:link w:val="TitleChar"/>
    <w:uiPriority w:val="10"/>
    <w:qFormat/>
    <w:rsid w:val="0042377E"/>
    <w:pPr>
      <w:spacing w:after="300"/>
      <w:contextualSpacing/>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42377E"/>
    <w:rPr>
      <w:rFonts w:ascii="Times New Roman" w:eastAsiaTheme="majorEastAsia" w:hAnsi="Times New Roman" w:cstheme="majorBidi"/>
      <w:b/>
      <w:spacing w:val="5"/>
      <w:kern w:val="28"/>
      <w:sz w:val="32"/>
      <w:szCs w:val="52"/>
    </w:rPr>
  </w:style>
  <w:style w:type="paragraph" w:styleId="ListParagraph">
    <w:name w:val="List Paragraph"/>
    <w:basedOn w:val="Normal"/>
    <w:uiPriority w:val="34"/>
    <w:qFormat/>
    <w:rsid w:val="003C107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7E"/>
    <w:pPr>
      <w:spacing w:after="120"/>
    </w:pPr>
    <w:rPr>
      <w:rFonts w:ascii="Times New Roman" w:hAnsi="Times New Roman"/>
    </w:rPr>
  </w:style>
  <w:style w:type="paragraph" w:styleId="Heading1">
    <w:name w:val="heading 1"/>
    <w:basedOn w:val="Normal"/>
    <w:next w:val="Normal"/>
    <w:link w:val="Heading1Char"/>
    <w:uiPriority w:val="9"/>
    <w:qFormat/>
    <w:rsid w:val="0042377E"/>
    <w:pPr>
      <w:keepNext/>
      <w:keepLines/>
      <w:spacing w:before="48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3302AB"/>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6F1C"/>
  </w:style>
  <w:style w:type="paragraph" w:styleId="BalloonText">
    <w:name w:val="Balloon Text"/>
    <w:basedOn w:val="Normal"/>
    <w:link w:val="BalloonTextChar"/>
    <w:uiPriority w:val="99"/>
    <w:semiHidden/>
    <w:unhideWhenUsed/>
    <w:rsid w:val="006C6F1C"/>
    <w:rPr>
      <w:rFonts w:ascii="Lucida Grande" w:hAnsi="Lucida Grande"/>
      <w:sz w:val="18"/>
      <w:szCs w:val="18"/>
    </w:rPr>
  </w:style>
  <w:style w:type="character" w:customStyle="1" w:styleId="BalloonTextChar">
    <w:name w:val="Balloon Text Char"/>
    <w:basedOn w:val="DefaultParagraphFont"/>
    <w:link w:val="BalloonText"/>
    <w:uiPriority w:val="99"/>
    <w:semiHidden/>
    <w:rsid w:val="006C6F1C"/>
    <w:rPr>
      <w:rFonts w:ascii="Lucida Grande" w:hAnsi="Lucida Grande"/>
      <w:sz w:val="18"/>
      <w:szCs w:val="18"/>
    </w:rPr>
  </w:style>
  <w:style w:type="character" w:styleId="CommentReference">
    <w:name w:val="annotation reference"/>
    <w:basedOn w:val="DefaultParagraphFont"/>
    <w:uiPriority w:val="99"/>
    <w:semiHidden/>
    <w:unhideWhenUsed/>
    <w:rsid w:val="001B21E5"/>
    <w:rPr>
      <w:sz w:val="18"/>
      <w:szCs w:val="18"/>
    </w:rPr>
  </w:style>
  <w:style w:type="paragraph" w:styleId="CommentText">
    <w:name w:val="annotation text"/>
    <w:basedOn w:val="Normal"/>
    <w:link w:val="CommentTextChar"/>
    <w:uiPriority w:val="99"/>
    <w:semiHidden/>
    <w:unhideWhenUsed/>
    <w:rsid w:val="001B21E5"/>
  </w:style>
  <w:style w:type="character" w:customStyle="1" w:styleId="CommentTextChar">
    <w:name w:val="Comment Text Char"/>
    <w:basedOn w:val="DefaultParagraphFont"/>
    <w:link w:val="CommentText"/>
    <w:uiPriority w:val="99"/>
    <w:semiHidden/>
    <w:rsid w:val="001B21E5"/>
  </w:style>
  <w:style w:type="paragraph" w:styleId="CommentSubject">
    <w:name w:val="annotation subject"/>
    <w:basedOn w:val="CommentText"/>
    <w:next w:val="CommentText"/>
    <w:link w:val="CommentSubjectChar"/>
    <w:uiPriority w:val="99"/>
    <w:semiHidden/>
    <w:unhideWhenUsed/>
    <w:rsid w:val="001B21E5"/>
    <w:rPr>
      <w:b/>
      <w:bCs/>
      <w:sz w:val="20"/>
      <w:szCs w:val="20"/>
    </w:rPr>
  </w:style>
  <w:style w:type="character" w:customStyle="1" w:styleId="CommentSubjectChar">
    <w:name w:val="Comment Subject Char"/>
    <w:basedOn w:val="CommentTextChar"/>
    <w:link w:val="CommentSubject"/>
    <w:uiPriority w:val="99"/>
    <w:semiHidden/>
    <w:rsid w:val="001B21E5"/>
    <w:rPr>
      <w:b/>
      <w:bCs/>
      <w:sz w:val="20"/>
      <w:szCs w:val="20"/>
    </w:rPr>
  </w:style>
  <w:style w:type="table" w:styleId="TableGrid">
    <w:name w:val="Table Grid"/>
    <w:basedOn w:val="TableNormal"/>
    <w:uiPriority w:val="59"/>
    <w:rsid w:val="00DA4E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2377E"/>
    <w:rPr>
      <w:rFonts w:ascii="Times New Roman" w:eastAsiaTheme="majorEastAsia" w:hAnsi="Times New Roman" w:cstheme="majorBidi"/>
      <w:b/>
      <w:bCs/>
      <w:sz w:val="28"/>
      <w:szCs w:val="32"/>
    </w:rPr>
  </w:style>
  <w:style w:type="character" w:customStyle="1" w:styleId="Heading2Char">
    <w:name w:val="Heading 2 Char"/>
    <w:basedOn w:val="DefaultParagraphFont"/>
    <w:link w:val="Heading2"/>
    <w:uiPriority w:val="9"/>
    <w:rsid w:val="003302AB"/>
    <w:rPr>
      <w:rFonts w:ascii="Times New Roman" w:eastAsiaTheme="majorEastAsia" w:hAnsi="Times New Roman" w:cstheme="majorBidi"/>
      <w:b/>
      <w:bCs/>
      <w:szCs w:val="26"/>
    </w:rPr>
  </w:style>
  <w:style w:type="character" w:styleId="Hyperlink">
    <w:name w:val="Hyperlink"/>
    <w:basedOn w:val="DefaultParagraphFont"/>
    <w:uiPriority w:val="99"/>
    <w:unhideWhenUsed/>
    <w:rsid w:val="00EA17C8"/>
    <w:rPr>
      <w:color w:val="0000FF" w:themeColor="hyperlink"/>
      <w:u w:val="single"/>
    </w:rPr>
  </w:style>
  <w:style w:type="character" w:styleId="FollowedHyperlink">
    <w:name w:val="FollowedHyperlink"/>
    <w:basedOn w:val="DefaultParagraphFont"/>
    <w:uiPriority w:val="99"/>
    <w:semiHidden/>
    <w:unhideWhenUsed/>
    <w:rsid w:val="001F6925"/>
    <w:rPr>
      <w:color w:val="800080" w:themeColor="followedHyperlink"/>
      <w:u w:val="single"/>
    </w:rPr>
  </w:style>
  <w:style w:type="paragraph" w:styleId="NoSpacing">
    <w:name w:val="No Spacing"/>
    <w:uiPriority w:val="1"/>
    <w:qFormat/>
    <w:rsid w:val="008E1F23"/>
    <w:rPr>
      <w:rFonts w:eastAsiaTheme="minorHAnsi"/>
      <w:sz w:val="22"/>
      <w:szCs w:val="22"/>
      <w:lang w:val="nl-NL"/>
    </w:rPr>
  </w:style>
  <w:style w:type="paragraph" w:styleId="Title">
    <w:name w:val="Title"/>
    <w:basedOn w:val="Normal"/>
    <w:next w:val="Normal"/>
    <w:link w:val="TitleChar"/>
    <w:uiPriority w:val="10"/>
    <w:qFormat/>
    <w:rsid w:val="0042377E"/>
    <w:pPr>
      <w:spacing w:after="300"/>
      <w:contextualSpacing/>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42377E"/>
    <w:rPr>
      <w:rFonts w:ascii="Times New Roman" w:eastAsiaTheme="majorEastAsia" w:hAnsi="Times New Roman" w:cstheme="majorBidi"/>
      <w:b/>
      <w:spacing w:val="5"/>
      <w:kern w:val="28"/>
      <w:sz w:val="32"/>
      <w:szCs w:val="52"/>
    </w:rPr>
  </w:style>
  <w:style w:type="paragraph" w:styleId="ListParagraph">
    <w:name w:val="List Paragraph"/>
    <w:basedOn w:val="Normal"/>
    <w:uiPriority w:val="34"/>
    <w:qFormat/>
    <w:rsid w:val="003C107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3682848">
      <w:bodyDiv w:val="1"/>
      <w:marLeft w:val="0"/>
      <w:marRight w:val="0"/>
      <w:marTop w:val="0"/>
      <w:marBottom w:val="0"/>
      <w:divBdr>
        <w:top w:val="none" w:sz="0" w:space="0" w:color="auto"/>
        <w:left w:val="none" w:sz="0" w:space="0" w:color="auto"/>
        <w:bottom w:val="none" w:sz="0" w:space="0" w:color="auto"/>
        <w:right w:val="none" w:sz="0" w:space="0" w:color="auto"/>
      </w:divBdr>
    </w:div>
    <w:div w:id="854727876">
      <w:bodyDiv w:val="1"/>
      <w:marLeft w:val="0"/>
      <w:marRight w:val="0"/>
      <w:marTop w:val="0"/>
      <w:marBottom w:val="0"/>
      <w:divBdr>
        <w:top w:val="none" w:sz="0" w:space="0" w:color="auto"/>
        <w:left w:val="none" w:sz="0" w:space="0" w:color="auto"/>
        <w:bottom w:val="none" w:sz="0" w:space="0" w:color="auto"/>
        <w:right w:val="none" w:sz="0" w:space="0" w:color="auto"/>
      </w:divBdr>
    </w:div>
    <w:div w:id="1139496906">
      <w:bodyDiv w:val="1"/>
      <w:marLeft w:val="0"/>
      <w:marRight w:val="0"/>
      <w:marTop w:val="0"/>
      <w:marBottom w:val="0"/>
      <w:divBdr>
        <w:top w:val="none" w:sz="0" w:space="0" w:color="auto"/>
        <w:left w:val="none" w:sz="0" w:space="0" w:color="auto"/>
        <w:bottom w:val="none" w:sz="0" w:space="0" w:color="auto"/>
        <w:right w:val="none" w:sz="0" w:space="0" w:color="auto"/>
      </w:divBdr>
    </w:div>
    <w:div w:id="1372076940">
      <w:bodyDiv w:val="1"/>
      <w:marLeft w:val="0"/>
      <w:marRight w:val="0"/>
      <w:marTop w:val="0"/>
      <w:marBottom w:val="0"/>
      <w:divBdr>
        <w:top w:val="none" w:sz="0" w:space="0" w:color="auto"/>
        <w:left w:val="none" w:sz="0" w:space="0" w:color="auto"/>
        <w:bottom w:val="none" w:sz="0" w:space="0" w:color="auto"/>
        <w:right w:val="none" w:sz="0" w:space="0" w:color="auto"/>
      </w:divBdr>
    </w:div>
    <w:div w:id="1632444140">
      <w:bodyDiv w:val="1"/>
      <w:marLeft w:val="0"/>
      <w:marRight w:val="0"/>
      <w:marTop w:val="0"/>
      <w:marBottom w:val="0"/>
      <w:divBdr>
        <w:top w:val="none" w:sz="0" w:space="0" w:color="auto"/>
        <w:left w:val="none" w:sz="0" w:space="0" w:color="auto"/>
        <w:bottom w:val="none" w:sz="0" w:space="0" w:color="auto"/>
        <w:right w:val="none" w:sz="0" w:space="0" w:color="auto"/>
      </w:divBdr>
    </w:div>
    <w:div w:id="1840777288">
      <w:bodyDiv w:val="1"/>
      <w:marLeft w:val="0"/>
      <w:marRight w:val="0"/>
      <w:marTop w:val="0"/>
      <w:marBottom w:val="0"/>
      <w:divBdr>
        <w:top w:val="none" w:sz="0" w:space="0" w:color="auto"/>
        <w:left w:val="none" w:sz="0" w:space="0" w:color="auto"/>
        <w:bottom w:val="none" w:sz="0" w:space="0" w:color="auto"/>
        <w:right w:val="none" w:sz="0" w:space="0" w:color="auto"/>
      </w:divBdr>
    </w:div>
    <w:div w:id="18863268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5</TotalTime>
  <Pages>8</Pages>
  <Words>3336</Words>
  <Characters>19019</Characters>
  <Application>Microsoft Macintosh Word</Application>
  <DocSecurity>0</DocSecurity>
  <Lines>158</Lines>
  <Paragraphs>44</Paragraphs>
  <ScaleCrop>false</ScaleCrop>
  <Company/>
  <LinksUpToDate>false</LinksUpToDate>
  <CharactersWithSpaces>22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Cogert</dc:creator>
  <cp:keywords/>
  <dc:description/>
  <cp:lastModifiedBy>Kathryn Cogert</cp:lastModifiedBy>
  <cp:revision>8</cp:revision>
  <dcterms:created xsi:type="dcterms:W3CDTF">2016-09-08T20:15:00Z</dcterms:created>
  <dcterms:modified xsi:type="dcterms:W3CDTF">2016-09-16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63d98a0-5b09-3060-a102-5dd38a54e7aa</vt:lpwstr>
  </property>
</Properties>
</file>